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AEF06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BD08A2F" wp14:editId="17F4A7CE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48ECC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08AFFD2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628EEAB3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1FCECC15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5B77FDD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25532F5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34C5349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2223C4D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5143B4EA" w14:textId="77777777" w:rsidR="008C57DA" w:rsidRPr="00441670" w:rsidRDefault="008C57DA" w:rsidP="008C57DA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2D805E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0A53241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4C85A20F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DA6E70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6F8C4C4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50A15DE8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599C6AC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0B9BB98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05EABDB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AF3D124" w14:textId="77777777" w:rsidR="008C57DA" w:rsidRPr="00DD225F" w:rsidRDefault="008C57DA" w:rsidP="008C57DA">
      <w:pPr>
        <w:jc w:val="center"/>
        <w:rPr>
          <w:rFonts w:ascii="Times New Roman" w:hAnsi="Times New Roman" w:cs="Times New Roman"/>
          <w:b/>
          <w:sz w:val="32"/>
          <w:szCs w:val="24"/>
        </w:rPr>
      </w:pPr>
      <w:bookmarkStart w:id="1" w:name="_Hlk135990298"/>
      <w:r w:rsidRPr="00DD225F">
        <w:rPr>
          <w:rFonts w:ascii="Times New Roman" w:hAnsi="Times New Roman" w:cs="Times New Roman"/>
          <w:b/>
          <w:sz w:val="32"/>
          <w:szCs w:val="24"/>
        </w:rPr>
        <w:t>Математическое моделирование –</w:t>
      </w:r>
      <w:r>
        <w:rPr>
          <w:rFonts w:ascii="Times New Roman" w:hAnsi="Times New Roman" w:cs="Times New Roman"/>
          <w:b/>
          <w:sz w:val="32"/>
          <w:szCs w:val="24"/>
        </w:rPr>
        <w:t xml:space="preserve"> </w:t>
      </w:r>
      <w:r w:rsidRPr="00DD225F">
        <w:rPr>
          <w:rFonts w:ascii="Times New Roman" w:hAnsi="Times New Roman" w:cs="Times New Roman"/>
          <w:b/>
          <w:sz w:val="32"/>
          <w:szCs w:val="24"/>
        </w:rPr>
        <w:t>реакции фотовосстановления о-хинонов в присутствии третичных аминов</w:t>
      </w:r>
    </w:p>
    <w:bookmarkEnd w:id="1"/>
    <w:p w14:paraId="56AB3116" w14:textId="77777777" w:rsidR="008C57DA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086FF20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5F611D7" w14:textId="77777777" w:rsidR="008C57DA" w:rsidRPr="00441670" w:rsidRDefault="008C57DA" w:rsidP="008C57DA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C174D2E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04F8CE7B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5816065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5FFD561F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14DDD767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D9D52BA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377B67E9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144E3448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17387172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6B64DA3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1715160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1EF9CE8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7075B4D0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EA6753D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02EC91BC" w14:textId="77777777" w:rsidR="008C57DA" w:rsidRPr="00441670" w:rsidRDefault="008C57DA" w:rsidP="008C57DA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89F946A" w14:textId="77777777" w:rsidR="008C57DA" w:rsidRPr="00441670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2D0D8C6A" w14:textId="77777777" w:rsidR="008C57DA" w:rsidRDefault="008C57DA" w:rsidP="008C57DA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71CD7131" w14:textId="717C62FA" w:rsidR="008C57DA" w:rsidRDefault="008C57DA"/>
    <w:p w14:paraId="4BEE0C87" w14:textId="77C4700B" w:rsidR="008C57DA" w:rsidRDefault="008C57DA" w:rsidP="008C57DA">
      <w:pPr>
        <w:ind w:left="142"/>
      </w:pPr>
    </w:p>
    <w:p w14:paraId="727A4BBF" w14:textId="77777777" w:rsidR="008C57DA" w:rsidRPr="00782C96" w:rsidRDefault="008C57DA" w:rsidP="008C57DA">
      <w:pPr>
        <w:pStyle w:val="1"/>
      </w:pPr>
      <w:bookmarkStart w:id="2" w:name="_Toc136296691"/>
      <w:r w:rsidRPr="00782C96">
        <w:rPr>
          <w:rFonts w:hint="eastAsia"/>
        </w:rPr>
        <w:lastRenderedPageBreak/>
        <w:t>Введение</w:t>
      </w:r>
      <w:bookmarkEnd w:id="2"/>
    </w:p>
    <w:p w14:paraId="73651ED8" w14:textId="35AB741F" w:rsidR="008C57DA" w:rsidRDefault="008C57DA" w:rsidP="008C57DA">
      <w:pPr>
        <w:pStyle w:val="a7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0C3907FF" w14:textId="77777777" w:rsidR="00986EA8" w:rsidRDefault="00986EA8" w:rsidP="00986EA8">
      <w:pPr>
        <w:pStyle w:val="a7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0D928A4E" w14:textId="77777777" w:rsidR="00986EA8" w:rsidRDefault="00986EA8" w:rsidP="008C57DA">
      <w:pPr>
        <w:pStyle w:val="a7"/>
      </w:pPr>
    </w:p>
    <w:p w14:paraId="551962D7" w14:textId="77777777" w:rsidR="00986EA8" w:rsidRDefault="00986EA8" w:rsidP="00986EA8">
      <w:pPr>
        <w:pStyle w:val="2"/>
        <w:numPr>
          <w:ilvl w:val="0"/>
          <w:numId w:val="1"/>
        </w:numPr>
        <w:jc w:val="both"/>
      </w:pPr>
      <w:bookmarkStart w:id="3" w:name="_Toc136296692"/>
      <w:r w:rsidRPr="00644CFE">
        <w:t>Актуальность</w:t>
      </w:r>
      <w:r>
        <w:t xml:space="preserve"> работы</w:t>
      </w:r>
      <w:bookmarkEnd w:id="3"/>
    </w:p>
    <w:p w14:paraId="29C1C5D0" w14:textId="66B229CC" w:rsidR="00986EA8" w:rsidRDefault="00986EA8" w:rsidP="008C57DA">
      <w:pPr>
        <w:pStyle w:val="a7"/>
      </w:pPr>
      <w:r>
        <w:t xml:space="preserve">Само же явление </w:t>
      </w:r>
      <w:proofErr w:type="spellStart"/>
      <w:r>
        <w:t>фотополимеризации</w:t>
      </w:r>
      <w:proofErr w:type="spellEnd"/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jdUMjM6MjE6MT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hyperlink w:anchor="_CTVL00102ba0894b4054580acd6a36cb9b208a8" w:tooltip="Decker, C. The use of UV irradiation in polymerization / C. Decker // Polymer International. – 1998. – Т.45, №2. – C.133–141." w:history="1">
            <w:r>
              <w:t>[1]</w:t>
            </w:r>
          </w:hyperlink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</w:t>
      </w:r>
      <w:r>
        <w:lastRenderedPageBreak/>
        <w:t xml:space="preserve">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yN1QyMzoyMTox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hyperlink w:anchor="_CTVL001ae62df1c2426409396dee33b3c34f31c" w:tooltip="Chemistry &amp; technology of UV &amp; EB formulation for coatings, inks and paints / P.K.T. Oldring, N.S. Allen, K.K. Dietliker [и др.], 1991." w:history="1">
            <w:r>
              <w:t>[2]</w:t>
            </w:r>
          </w:hyperlink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I3VDIzOjIxOjE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hyperlink w:anchor="_CTVL0010b5c196a7662405c85dc864fb3134b46" w:tooltip="Lasers and Photopolymers / C. Carre, C. Decker, J.P. Fouassier, D.J. Lougnot // Laser Chemistry. – 1990. – Т.10, №5-6. – C.349–366." w:history="1">
            <w:r>
              <w:t>[3]</w:t>
            </w:r>
          </w:hyperlink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yN1QyMzoyMTox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hyperlink w:anchor="_CTVL00151b2b1ee088e4183b1fc32db850d3839" w:tooltip="Pappas, S.P. Radiation curing / S.P. Pappas, 1992." w:history="1">
            <w:r>
              <w:t>[4]</w:t>
            </w:r>
          </w:hyperlink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hyperlink w:anchor="_CTVL001ab75b46309be4ee5b38c04fd1e949d34" w:tooltip="Kloosterboer, J.G. / J.G. Kloosterboer // Adv. Polym. Sci. – 1988. – Т.84." w:history="1">
            <w:r>
              <w:t>[5]</w:t>
            </w:r>
          </w:hyperlink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yN1QyMzoyMTox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hyperlink w:anchor="_CTVL001b8a662bd057c4565858afb9872ef0c97" w:tooltip="Decker, C. / C. Decker // Progr. Polym. Sci. – 1996. – Т.21. – C.593." w:history="1">
            <w:r>
              <w:t>[6]</w:t>
            </w:r>
          </w:hyperlink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5FC8823E0A54494980FC9403FFF6997B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jdUMjM6MjE6MT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hyperlink w:anchor="_CTVL0011b6dea1e39f14210ba312914715a2ca3" w:tooltip="Decker, C. Macromol. Sci / C. Decker, D. Decker // Pure Appl. Chem. – 1997. – Т.34. – C.605." w:history="1">
            <w:r>
              <w:t>[7]</w:t>
            </w:r>
          </w:hyperlink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</w:t>
      </w:r>
    </w:p>
    <w:p w14:paraId="6CFEDA23" w14:textId="27A1F0DF" w:rsidR="00434EB5" w:rsidRDefault="00434EB5" w:rsidP="00434EB5">
      <w:pPr>
        <w:pStyle w:val="a7"/>
      </w:pP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1F4A83F020C4F5D9465776321D33798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yN1QyMzoyMTox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jdUMjM6MjE6MT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>
            <w:fldChar w:fldCharType="separate"/>
          </w:r>
          <w:hyperlink w:anchor="_CTVL0013ed82feb036c426882177cbc61643b4d" w:tooltip="Шурыгина, М.П. Механизм фотовосстановления орто-хинонов / М.П. Шурыгина, В.К. Черкасов. – 2006. – ." w:history="1">
            <w:r>
              <w:t>[9</w:t>
            </w:r>
          </w:hyperlink>
          <w:hyperlink w:anchor="_CTVL00154e8fde31d3f492b8d2eb336a57901c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>
              <w:t>, 10]</w:t>
            </w:r>
          </w:hyperlink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56CA92B7" w14:textId="18CFD1F4" w:rsidR="008C57DA" w:rsidRDefault="00434EB5" w:rsidP="00434EB5">
      <w:pPr>
        <w:pStyle w:val="a7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</w:t>
      </w:r>
    </w:p>
    <w:p w14:paraId="77B64605" w14:textId="26A9197E" w:rsidR="00434EB5" w:rsidRDefault="00434EB5" w:rsidP="00434EB5">
      <w:pPr>
        <w:pStyle w:val="2"/>
      </w:pPr>
      <w:bookmarkStart w:id="4" w:name="_Toc136296693"/>
      <w:r>
        <w:t>Цель работы</w:t>
      </w:r>
      <w:bookmarkEnd w:id="4"/>
    </w:p>
    <w:p w14:paraId="0A45D744" w14:textId="3EA0A497" w:rsidR="00434EB5" w:rsidRDefault="00434EB5" w:rsidP="00434EB5">
      <w:pPr>
        <w:pStyle w:val="a7"/>
      </w:pPr>
      <w:r>
        <w:t xml:space="preserve">На данном этапе целью работы является оценка значений коэффициентов диффузии для задания параметров в математической модели </w:t>
      </w:r>
      <w:proofErr w:type="spellStart"/>
      <w:r>
        <w:t>фотополимеризации</w:t>
      </w:r>
      <w:proofErr w:type="spellEnd"/>
      <w:r>
        <w:t xml:space="preserve"> </w:t>
      </w:r>
      <w:proofErr w:type="spellStart"/>
      <w:r w:rsidRPr="00434EB5">
        <w:t>олигокарбонатметакрила</w:t>
      </w:r>
      <w:r>
        <w:t>тов</w:t>
      </w:r>
      <w:proofErr w:type="spellEnd"/>
      <w:r>
        <w:t xml:space="preserve"> в присутствии растворителя и </w:t>
      </w:r>
      <w:commentRangeStart w:id="5"/>
      <w:proofErr w:type="spellStart"/>
      <w:r>
        <w:t>фотоинициаторов</w:t>
      </w:r>
      <w:proofErr w:type="spellEnd"/>
      <w:r>
        <w:t xml:space="preserve"> - о-хинонов.</w:t>
      </w:r>
      <w:commentRangeEnd w:id="5"/>
      <w:r>
        <w:rPr>
          <w:rStyle w:val="af4"/>
          <w:rFonts w:eastAsia="SimSun" w:cstheme="minorBidi"/>
          <w:color w:val="auto"/>
          <w:lang w:eastAsia="en-US"/>
        </w:rPr>
        <w:commentReference w:id="5"/>
      </w:r>
    </w:p>
    <w:p w14:paraId="1CAEE339" w14:textId="77777777" w:rsidR="00434EB5" w:rsidRDefault="00434EB5" w:rsidP="00434EB5">
      <w:pPr>
        <w:pStyle w:val="2"/>
        <w:numPr>
          <w:ilvl w:val="0"/>
          <w:numId w:val="1"/>
        </w:numPr>
        <w:jc w:val="both"/>
      </w:pPr>
      <w:bookmarkStart w:id="6" w:name="_Toc136296694"/>
      <w:r>
        <w:t>Задачи работы</w:t>
      </w:r>
      <w:bookmarkEnd w:id="6"/>
    </w:p>
    <w:p w14:paraId="7C4FB867" w14:textId="77777777" w:rsidR="00434EB5" w:rsidRDefault="00434EB5" w:rsidP="00434EB5">
      <w:pPr>
        <w:pStyle w:val="a7"/>
      </w:pPr>
      <w:r>
        <w:t>В соответствии с данной целью решались следующие задачи:</w:t>
      </w:r>
    </w:p>
    <w:p w14:paraId="6896C0B1" w14:textId="1DD081C7" w:rsidR="00434EB5" w:rsidRDefault="00434EB5" w:rsidP="00434EB5">
      <w:pPr>
        <w:pStyle w:val="a7"/>
        <w:numPr>
          <w:ilvl w:val="0"/>
          <w:numId w:val="6"/>
        </w:numPr>
      </w:pPr>
      <w:r>
        <w:t>Проведение эксперимента для нахождения вязкости композиции при разных составах и температурных условиях</w:t>
      </w:r>
    </w:p>
    <w:p w14:paraId="397EB6F7" w14:textId="27672E45" w:rsidR="00434EB5" w:rsidRDefault="00434EB5" w:rsidP="00434EB5">
      <w:pPr>
        <w:pStyle w:val="a7"/>
        <w:numPr>
          <w:ilvl w:val="0"/>
          <w:numId w:val="6"/>
        </w:numPr>
      </w:pPr>
      <w:r>
        <w:lastRenderedPageBreak/>
        <w:t>Вычисление оценок коэффициентов диффузии согласно выбранной модели диффузии</w:t>
      </w:r>
    </w:p>
    <w:p w14:paraId="3C66CDA8" w14:textId="3A8388C2" w:rsidR="00925AA8" w:rsidRDefault="00925AA8" w:rsidP="00434EB5">
      <w:pPr>
        <w:pStyle w:val="a7"/>
        <w:numPr>
          <w:ilvl w:val="0"/>
          <w:numId w:val="6"/>
        </w:numPr>
      </w:pPr>
      <w:r>
        <w:t>Нахождение зависимости коэффициентов от состава и температуры</w:t>
      </w:r>
    </w:p>
    <w:p w14:paraId="642F847D" w14:textId="725EEEE7" w:rsidR="00434EB5" w:rsidRPr="003E4B78" w:rsidRDefault="00434EB5" w:rsidP="00434EB5">
      <w:pPr>
        <w:pStyle w:val="a7"/>
        <w:numPr>
          <w:ilvl w:val="0"/>
          <w:numId w:val="6"/>
        </w:numPr>
      </w:pPr>
      <w:r>
        <w:t>Оценка достоверности</w:t>
      </w:r>
      <w:r w:rsidR="00925AA8">
        <w:t xml:space="preserve"> полученных результатов</w:t>
      </w:r>
    </w:p>
    <w:p w14:paraId="0F6D5A32" w14:textId="70580F2B" w:rsidR="003E4B78" w:rsidRDefault="003E4B78" w:rsidP="003E4B78">
      <w:pPr>
        <w:pStyle w:val="a7"/>
        <w:ind w:left="708" w:firstLine="0"/>
        <w:rPr>
          <w:lang w:val="en-US"/>
        </w:rPr>
      </w:pPr>
    </w:p>
    <w:p w14:paraId="7D4ADC6E" w14:textId="77777777" w:rsidR="003E4B78" w:rsidRDefault="003E4B78" w:rsidP="003E4B78">
      <w:pPr>
        <w:pStyle w:val="a7"/>
        <w:ind w:left="708" w:firstLine="0"/>
      </w:pPr>
    </w:p>
    <w:p w14:paraId="0E622FB7" w14:textId="222BEA1E" w:rsidR="00925AA8" w:rsidRDefault="00925AA8" w:rsidP="00925AA8">
      <w:pPr>
        <w:pStyle w:val="1"/>
      </w:pPr>
      <w:bookmarkStart w:id="7" w:name="_Toc136296695"/>
      <w:r w:rsidRPr="00925AA8">
        <w:lastRenderedPageBreak/>
        <w:t>Литературный</w:t>
      </w:r>
      <w:r>
        <w:t xml:space="preserve"> </w:t>
      </w:r>
      <w:r w:rsidRPr="009143C3">
        <w:t>обзор</w:t>
      </w:r>
      <w:bookmarkEnd w:id="7"/>
    </w:p>
    <w:p w14:paraId="23DEF702" w14:textId="614C9A7E" w:rsidR="007062E5" w:rsidRPr="007062E5" w:rsidRDefault="00D25FD3" w:rsidP="007062E5">
      <w:pPr>
        <w:pStyle w:val="2"/>
        <w:numPr>
          <w:ilvl w:val="0"/>
          <w:numId w:val="9"/>
        </w:numPr>
      </w:pPr>
      <w:r>
        <w:t>Определения</w:t>
      </w:r>
    </w:p>
    <w:p w14:paraId="5A383F8E" w14:textId="64B99F68" w:rsidR="00282270" w:rsidRDefault="005A0B11" w:rsidP="00282270">
      <w:pPr>
        <w:pStyle w:val="a7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В неравновесных системах возникают особые необратимые процессы, называемые </w:t>
      </w:r>
      <w:r>
        <w:rPr>
          <w:rFonts w:ascii="Arial" w:hAnsi="Arial" w:cs="Arial"/>
          <w:b/>
          <w:bCs/>
          <w:color w:val="000000"/>
        </w:rPr>
        <w:t>явлениями переноса</w:t>
      </w:r>
      <w:r>
        <w:rPr>
          <w:rFonts w:ascii="Arial" w:hAnsi="Arial" w:cs="Arial"/>
          <w:color w:val="000000"/>
        </w:rPr>
        <w:t>, в результате которых происходит</w:t>
      </w:r>
      <w:r w:rsidR="00282270">
        <w:rPr>
          <w:rFonts w:ascii="Arial" w:hAnsi="Arial" w:cs="Arial"/>
          <w:color w:val="000000"/>
        </w:rPr>
        <w:t xml:space="preserve"> пространственный перенос массы, энергии, импульса.</w:t>
      </w:r>
    </w:p>
    <w:p w14:paraId="7377E926" w14:textId="1BA5FAA9" w:rsidR="00282270" w:rsidRDefault="007062E5" w:rsidP="007062E5">
      <w:pPr>
        <w:pStyle w:val="3"/>
      </w:pPr>
      <w:r>
        <w:t>Диффузия</w:t>
      </w:r>
    </w:p>
    <w:p w14:paraId="498DEBD4" w14:textId="71732AF7" w:rsidR="007062E5" w:rsidRDefault="0053439D" w:rsidP="007062E5">
      <w:pPr>
        <w:pStyle w:val="a7"/>
      </w:pPr>
      <w:r>
        <w:t>Если в составе молекул вещества имеется примесь молекул другого типа, и эта примесь в объеме распределена неоднородно (например, примесь вводится искусственно в какой-то точке объема), то из-за хаотического движения молекул примесь начнет стремиться к 3 равномерному пространственному распределению. Возникнет перенос вещества примеси – его диффузия</w:t>
      </w:r>
    </w:p>
    <w:p w14:paraId="6A442723" w14:textId="66487837" w:rsidR="0053439D" w:rsidRPr="0053439D" w:rsidRDefault="0053439D" w:rsidP="007062E5">
      <w:pPr>
        <w:pStyle w:val="a7"/>
        <w:rPr>
          <w:lang w:val="en-US"/>
        </w:rPr>
      </w:pPr>
    </w:p>
    <w:p w14:paraId="64D16C5B" w14:textId="7806F891" w:rsidR="0053439D" w:rsidRDefault="0053439D" w:rsidP="007062E5">
      <w:pPr>
        <w:pStyle w:val="a7"/>
      </w:pPr>
      <w:r>
        <w:t xml:space="preserve">Определяется уравнением </w:t>
      </w:r>
      <w:proofErr w:type="spellStart"/>
      <w:r>
        <w:t>Фик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53439D" w14:paraId="31352A55" w14:textId="77777777" w:rsidTr="0053439D">
        <w:tc>
          <w:tcPr>
            <w:tcW w:w="467" w:type="pct"/>
          </w:tcPr>
          <w:p w14:paraId="673E9DB3" w14:textId="77777777" w:rsidR="0053439D" w:rsidRDefault="0053439D" w:rsidP="00202D85">
            <w:pPr>
              <w:pStyle w:val="a7"/>
            </w:pPr>
          </w:p>
        </w:tc>
        <w:tc>
          <w:tcPr>
            <w:tcW w:w="3967" w:type="pct"/>
          </w:tcPr>
          <w:p w14:paraId="6834CA52" w14:textId="4FF659E2" w:rsidR="0053439D" w:rsidRDefault="0053439D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n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x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67" w:type="pct"/>
            <w:vAlign w:val="center"/>
          </w:tcPr>
          <w:p w14:paraId="4C429404" w14:textId="3C97093B" w:rsidR="0053439D" w:rsidRDefault="0053439D" w:rsidP="00202D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4A6AB30" w14:textId="615668D6" w:rsidR="0053439D" w:rsidRDefault="0053439D" w:rsidP="0053439D">
      <w:pPr>
        <w:pStyle w:val="a6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есть коэффициент пропорциональности. </w:t>
      </w:r>
    </w:p>
    <w:p w14:paraId="631F0EC4" w14:textId="6B087ABA" w:rsidR="0053439D" w:rsidRPr="0053439D" w:rsidRDefault="00843980" w:rsidP="0053439D">
      <w:pPr>
        <w:pStyle w:val="a6"/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n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53439D">
        <w:rPr>
          <w:lang w:val="en-US"/>
        </w:rPr>
        <w:t xml:space="preserve"> - </w:t>
      </w:r>
      <w:proofErr w:type="spellStart"/>
      <w:r w:rsidR="0053439D">
        <w:rPr>
          <w:lang w:val="en-US"/>
        </w:rPr>
        <w:t>dsaf</w:t>
      </w:r>
      <w:proofErr w:type="spellEnd"/>
    </w:p>
    <w:p w14:paraId="45ACC877" w14:textId="7C1D8C92" w:rsidR="0053439D" w:rsidRPr="007062E5" w:rsidRDefault="0053439D" w:rsidP="007062E5">
      <w:pPr>
        <w:pStyle w:val="a7"/>
      </w:pPr>
      <w:r>
        <w:t>Это коэффициент называется коэффициентом диффузии. Его размерность см2 /с. Знак минус в (9.2) означает, что поток возникает в направлении убывания концентрации.</w:t>
      </w:r>
    </w:p>
    <w:p w14:paraId="15F72720" w14:textId="46868E1C" w:rsidR="003E4B78" w:rsidRDefault="003E4B78" w:rsidP="003E4B78">
      <w:pPr>
        <w:pStyle w:val="3"/>
      </w:pPr>
      <w:r>
        <w:t>Вязкость</w:t>
      </w:r>
    </w:p>
    <w:p w14:paraId="09A4C2B2" w14:textId="6A6F8589" w:rsidR="003E4B78" w:rsidRDefault="00282270" w:rsidP="00282270">
      <w:pPr>
        <w:pStyle w:val="a7"/>
      </w:pPr>
      <w:proofErr w:type="gramStart"/>
      <w:r>
        <w:t>Вязкость это свойство жидкости</w:t>
      </w:r>
      <w:proofErr w:type="gramEnd"/>
      <w:r>
        <w:t xml:space="preserve"> или газа, обусловленное </w:t>
      </w:r>
      <w:r>
        <w:rPr>
          <w:b/>
          <w:bCs/>
        </w:rPr>
        <w:t>внутренним трением</w:t>
      </w:r>
      <w:r>
        <w:t> между соприкасающимися параллельными слоями жидкости или газа, движущимися с различными скоростями. В результате, импульс слоя, движущегося быстрее, уменьшается, а движущегося медленнее – увеличивается, что приводит к торможению слоя, движущегося быстрее, и ускорению слоя, движущегося медленнее. Другими словами, </w:t>
      </w:r>
      <w:r>
        <w:rPr>
          <w:b/>
          <w:bCs/>
        </w:rPr>
        <w:t>внутреннее трение </w:t>
      </w:r>
      <w:r>
        <w:t>приводит к переносу импульса от одного движущегося слоя жидкости или газа к другому соприкасающемуся с ним слою.</w:t>
      </w:r>
    </w:p>
    <w:p w14:paraId="5ED16B63" w14:textId="73D66ECF" w:rsidR="003E4B78" w:rsidRDefault="003E4B78" w:rsidP="003E4B78">
      <w:pPr>
        <w:pStyle w:val="a7"/>
      </w:pPr>
      <w:r>
        <w:lastRenderedPageBreak/>
        <w:t>При движении твердого тела в газе или жидкости, или при обтекании тела газом или жидкостью возникают макроскопические градиенты скорости, обусловленные наличием взаимодействия с твердыми поверхностями. На рис. 9.3 показан пример такого течения. Газ или жидкость здесь находится между двумя пластинами, нижняя пластина покоится, а верхняя движется под действием силы F с некоторой скоростью. Из-за сил молекулярного взаимодействия между веществом и пластинами в непосредственной близости от нижней пластины вещество тоже не движется (имеется в виду макроскопическое перемещение, а не тепловое молекулярное движение), в то время как вблизи верхней пластины оно перемещается со скоростью пластины.</w:t>
      </w:r>
    </w:p>
    <w:p w14:paraId="4ACA6A69" w14:textId="6644F0F5" w:rsidR="008E44BB" w:rsidRDefault="008E44BB" w:rsidP="008E44BB">
      <w:pPr>
        <w:pStyle w:val="a7"/>
      </w:pPr>
      <w:r w:rsidRPr="00202D85">
        <w:rPr>
          <w:highlight w:val="yellow"/>
        </w:rPr>
        <w:t xml:space="preserve">Введем скорость </w:t>
      </w:r>
      <w:proofErr w:type="spellStart"/>
      <w:r w:rsidRPr="00202D85">
        <w:rPr>
          <w:highlight w:val="yellow"/>
        </w:rPr>
        <w:t>uy</w:t>
      </w:r>
      <w:proofErr w:type="spellEnd"/>
      <w:r w:rsidRPr="00202D85">
        <w:rPr>
          <w:highlight w:val="yellow"/>
        </w:rPr>
        <w:t xml:space="preserve">(x) макроскопического течения слоя с </w:t>
      </w:r>
      <w:commentRangeStart w:id="8"/>
      <w:r w:rsidRPr="00202D85">
        <w:rPr>
          <w:highlight w:val="yellow"/>
        </w:rPr>
        <w:t>координатой</w:t>
      </w:r>
      <w:commentRangeEnd w:id="8"/>
      <w:r w:rsidR="00202D85">
        <w:rPr>
          <w:rStyle w:val="af4"/>
          <w:rFonts w:eastAsia="SimSun" w:cstheme="minorBidi"/>
          <w:color w:val="auto"/>
          <w:lang w:eastAsia="en-US"/>
        </w:rPr>
        <w:commentReference w:id="8"/>
      </w:r>
      <w:r w:rsidRPr="00202D85">
        <w:rPr>
          <w:highlight w:val="yellow"/>
        </w:rPr>
        <w:t xml:space="preserve"> х. Между движущимися с различными скоростями слоями вещества из-за молекулярного теплового движения происходит перенос направленного вдоль оси у макроскопического импульса, для молекул массы m равного </w:t>
      </w:r>
      <w:proofErr w:type="spellStart"/>
      <w:r w:rsidRPr="00202D85">
        <w:rPr>
          <w:highlight w:val="yellow"/>
        </w:rPr>
        <w:t>muy</w:t>
      </w:r>
      <w:proofErr w:type="spellEnd"/>
      <w:r w:rsidRPr="00202D85">
        <w:rPr>
          <w:highlight w:val="yellow"/>
        </w:rPr>
        <w:t xml:space="preserve">(x). Тогда через всякую параллельную пластинам воображаемой плоскость возникает поток импульса </w:t>
      </w:r>
      <w:r w:rsidRPr="00202D85">
        <w:rPr>
          <w:highlight w:val="yellow"/>
        </w:rPr>
        <w:sym w:font="Symbol" w:char="F050"/>
      </w:r>
      <w:r>
        <w:t xml:space="preserve">, который по определению есть поток молекул через эту плоскость, умноженный на переносимый каждой молекулой импульс </w:t>
      </w:r>
      <w:proofErr w:type="spellStart"/>
      <w:r>
        <w:t>muy</w:t>
      </w:r>
      <w:proofErr w:type="spellEnd"/>
      <w:r>
        <w:t xml:space="preserve">(x). Для газов можно провести рассуждения, полностью аналогичные представленным выше для диффузионного потока и потока тепла. Вместо плотности n(x) в первом случае и энергии единицы объема </w:t>
      </w:r>
      <w:proofErr w:type="gramStart"/>
      <w:r>
        <w:t>( )</w:t>
      </w:r>
      <w:proofErr w:type="gramEnd"/>
      <w:r>
        <w:t xml:space="preserve"> V A c </w:t>
      </w:r>
      <w:proofErr w:type="spellStart"/>
      <w:r>
        <w:t>nT</w:t>
      </w:r>
      <w:proofErr w:type="spellEnd"/>
      <w:r>
        <w:t xml:space="preserve"> x N во втором теперь надо использовать импульс единицы объема </w:t>
      </w:r>
      <w:proofErr w:type="spellStart"/>
      <w:r>
        <w:t>mnuy</w:t>
      </w:r>
      <w:proofErr w:type="spellEnd"/>
      <w:r>
        <w:t>(x). Тогда получим, что</w:t>
      </w:r>
      <w:r w:rsidR="00282270">
        <w:t xml:space="preserve"> плотность</w:t>
      </w:r>
      <w:r>
        <w:t xml:space="preserve"> поток</w:t>
      </w:r>
      <w:r w:rsidR="00282270">
        <w:t xml:space="preserve">а </w:t>
      </w:r>
      <w:r>
        <w:t xml:space="preserve">импульса пропорционален градиенту скорости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u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  <m:r>
              <w:rPr>
                <w:rFonts w:ascii="Cambria Math" w:hAnsi="Cambria Math"/>
              </w:rPr>
              <m:t>(x)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53439D" w14:paraId="76049F0F" w14:textId="77777777" w:rsidTr="00202D85">
        <w:tc>
          <w:tcPr>
            <w:tcW w:w="500" w:type="pct"/>
          </w:tcPr>
          <w:p w14:paraId="194C2B3B" w14:textId="77777777" w:rsidR="0053439D" w:rsidRDefault="0053439D" w:rsidP="00202D85">
            <w:pPr>
              <w:pStyle w:val="a7"/>
            </w:pPr>
          </w:p>
        </w:tc>
        <w:tc>
          <w:tcPr>
            <w:tcW w:w="4000" w:type="pct"/>
          </w:tcPr>
          <w:p w14:paraId="1A232651" w14:textId="6E298E57" w:rsidR="0053439D" w:rsidRDefault="00843980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</w:rPr>
                      <m:t>q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</w:rPr>
                  <m:t>=-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81A786" w14:textId="6BA4D83D" w:rsidR="0053439D" w:rsidRDefault="0053439D" w:rsidP="00202D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DDCC3B0" w14:textId="77777777" w:rsidR="0053439D" w:rsidRDefault="0053439D" w:rsidP="008E44BB">
      <w:pPr>
        <w:pStyle w:val="a7"/>
      </w:pPr>
    </w:p>
    <w:p w14:paraId="40466476" w14:textId="5F141A26" w:rsidR="00B14DD4" w:rsidRDefault="00B14DD4" w:rsidP="003E4B78">
      <w:pPr>
        <w:pStyle w:val="a7"/>
      </w:pPr>
      <w:r>
        <w:t xml:space="preserve">Эта формула справедлива для ньютоновских жидкостей. Ньютоновскими жидкостями являются вода, легкие моторные масла и многие другие жидкости, обычно состоящие из легких молекул. Примерами </w:t>
      </w:r>
      <w:proofErr w:type="spellStart"/>
      <w:r>
        <w:t>неньютоновких</w:t>
      </w:r>
      <w:proofErr w:type="spellEnd"/>
      <w:r>
        <w:t xml:space="preserve"> жидкостей являются высоковязкие вещества (тяжелые моторные масла, полимеры, концентрированные растворы солей и др.)</w:t>
      </w:r>
    </w:p>
    <w:p w14:paraId="2E8D91EA" w14:textId="03A3DC48" w:rsidR="008E44BB" w:rsidRDefault="008E44BB" w:rsidP="003E4B78">
      <w:pPr>
        <w:pStyle w:val="a7"/>
      </w:pPr>
      <w:r>
        <w:t>Коэффициент вязкост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8E44BB" w14:paraId="44B5EA65" w14:textId="77777777" w:rsidTr="00E03B4A">
        <w:tc>
          <w:tcPr>
            <w:tcW w:w="500" w:type="pct"/>
          </w:tcPr>
          <w:p w14:paraId="2F8333D4" w14:textId="77777777" w:rsidR="008E44BB" w:rsidRDefault="008E44BB" w:rsidP="00E03B4A">
            <w:pPr>
              <w:pStyle w:val="a7"/>
            </w:pPr>
          </w:p>
        </w:tc>
        <w:tc>
          <w:tcPr>
            <w:tcW w:w="4000" w:type="pct"/>
          </w:tcPr>
          <w:p w14:paraId="57681871" w14:textId="234CE91D" w:rsidR="008E44BB" w:rsidRDefault="008E44BB" w:rsidP="00E03B4A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η=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λ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F7E8B61" w14:textId="08731773" w:rsidR="008E44BB" w:rsidRDefault="008E44BB" w:rsidP="00E03B4A">
            <w:pPr>
              <w:pStyle w:val="a7"/>
            </w:pPr>
            <w:r>
              <w:t>(</w:t>
            </w:r>
            <w:r w:rsidR="00202D85">
              <w:fldChar w:fldCharType="begin"/>
            </w:r>
            <w:r w:rsidR="00202D85">
              <w:instrText xml:space="preserve"> SEQ Формула \*ARABIC </w:instrText>
            </w:r>
            <w:r w:rsidR="00202D85">
              <w:fldChar w:fldCharType="separate"/>
            </w:r>
            <w:r w:rsidR="0053439D">
              <w:rPr>
                <w:noProof/>
              </w:rPr>
              <w:t>3</w:t>
            </w:r>
            <w:r w:rsidR="00202D8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89DAA87" w14:textId="77777777" w:rsidR="00B14DD4" w:rsidRDefault="00B14DD4" w:rsidP="00B14DD4">
      <w:pPr>
        <w:pStyle w:val="a7"/>
      </w:pPr>
    </w:p>
    <w:p w14:paraId="6E45615F" w14:textId="17170168" w:rsidR="008E44BB" w:rsidRPr="00B14DD4" w:rsidRDefault="00B14DD4" w:rsidP="00B14DD4">
      <w:pPr>
        <w:pStyle w:val="3"/>
      </w:pPr>
      <w:r>
        <w:t xml:space="preserve">Взаимосвязь </w:t>
      </w:r>
      <w:r w:rsidRPr="00B14DD4">
        <w:t>вязкости</w:t>
      </w:r>
      <w:r>
        <w:t xml:space="preserve"> и диффузии</w:t>
      </w:r>
    </w:p>
    <w:p w14:paraId="3F8C2CCF" w14:textId="37CF74F2" w:rsidR="008E44BB" w:rsidRPr="005A0B11" w:rsidRDefault="005A0B11" w:rsidP="003E4B78">
      <w:pPr>
        <w:pStyle w:val="a7"/>
      </w:pPr>
      <w:r>
        <w:t xml:space="preserve">что в жидкостях такой простой взаимосвязи между коэффициентами диффузии, теплопроводности и вязкости нет. Кинематическая вязкость, например, может для разный жидкостей сильно отличаться: при 20оС для воды </w:t>
      </w:r>
      <w:r>
        <w:sym w:font="Symbol" w:char="F06E"/>
      </w:r>
      <w:r>
        <w:t xml:space="preserve"> = 0,010 см2 /с, а для глицерина 12,0 см2 /с. Причина таких значительных различий состоит в том, что явления переноса в жидкостях (и в твердых телах) определяются наличием для молекул некоторого потенциального барьера, появление которого связано со взаимодействием с молекулами ближайшего окружения. В результате зависимости коэффициентов диффузии, теплопроводности и вязкости от температуры здесь близки к </w:t>
      </w:r>
      <w:proofErr w:type="spellStart"/>
      <w:r>
        <w:t>аррениусовскому</w:t>
      </w:r>
      <w:proofErr w:type="spellEnd"/>
    </w:p>
    <w:p w14:paraId="679B637C" w14:textId="6A85C577" w:rsidR="00202D85" w:rsidRDefault="00202D85" w:rsidP="00202D85">
      <w:pPr>
        <w:pStyle w:val="a7"/>
      </w:pPr>
      <w:r>
        <w:t xml:space="preserve">для связи коэффициента </w:t>
      </w:r>
      <w:proofErr w:type="spellStart"/>
      <w:r>
        <w:t>диф</w:t>
      </w:r>
      <w:proofErr w:type="spellEnd"/>
      <w:r>
        <w:t xml:space="preserve"> используем простую модель: диффузия шарика в жидкости. </w:t>
      </w:r>
      <w:r w:rsidR="000652AC" w:rsidRPr="000652AC">
        <w:t>если предположить, что числа Рейнольдса малы, то для силы сопротивления, испытываемой макроскопическим шариком (частицей), можно использовать формулу Стокса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7"/>
        <w:gridCol w:w="8660"/>
        <w:gridCol w:w="1238"/>
      </w:tblGrid>
      <w:tr w:rsidR="00202D85" w14:paraId="54C475BB" w14:textId="77777777" w:rsidTr="00202D85">
        <w:tc>
          <w:tcPr>
            <w:tcW w:w="466" w:type="pct"/>
          </w:tcPr>
          <w:p w14:paraId="58B65091" w14:textId="77777777" w:rsidR="00202D85" w:rsidRDefault="00202D85" w:rsidP="00202D85">
            <w:pPr>
              <w:pStyle w:val="a7"/>
            </w:pPr>
          </w:p>
        </w:tc>
        <w:tc>
          <w:tcPr>
            <w:tcW w:w="3967" w:type="pct"/>
          </w:tcPr>
          <w:p w14:paraId="653DC076" w14:textId="015371A8" w:rsidR="00202D85" w:rsidRDefault="00843980" w:rsidP="00202D85">
            <w:pPr>
              <w:pStyle w:val="a7"/>
            </w:pPr>
            <m:oMathPara>
              <m:oMath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F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  <m:r>
                  <w:rPr>
                    <w:rFonts w:ascii="Cambria Math" w:hAnsi="Cambria Math"/>
                    <w:lang w:val="en-US"/>
                  </w:rPr>
                  <m:t>=-6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πr</m:t>
                </m:r>
                <m:r>
                  <w:rPr>
                    <w:rFonts w:ascii="Cambria Math" w:hAnsi="Cambria Math"/>
                    <w:lang w:val="en-US"/>
                  </w:rPr>
                  <m:t>η</m:t>
                </m:r>
                <m:limUpp>
                  <m:limUp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limUppPr>
                  <m:e>
                    <m:r>
                      <w:rPr>
                        <w:rFonts w:ascii="Cambria Math" w:hAnsi="Cambria Math"/>
                        <w:lang w:val="en-US"/>
                      </w:rPr>
                      <m:t>v</m:t>
                    </m:r>
                  </m:e>
                  <m:lim>
                    <m:r>
                      <w:rPr>
                        <w:rFonts w:ascii="Cambria Math" w:hAnsi="Cambria Math"/>
                        <w:lang w:val="en-US"/>
                      </w:rPr>
                      <m:t>_</m:t>
                    </m:r>
                  </m:lim>
                </m:limUpp>
              </m:oMath>
            </m:oMathPara>
          </w:p>
        </w:tc>
        <w:tc>
          <w:tcPr>
            <w:tcW w:w="567" w:type="pct"/>
            <w:vAlign w:val="center"/>
          </w:tcPr>
          <w:p w14:paraId="0D0D5D64" w14:textId="225352D3" w:rsidR="00202D85" w:rsidRDefault="00202D85" w:rsidP="00202D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69F682E" w14:textId="52D690CB" w:rsidR="00202D85" w:rsidRPr="00202D85" w:rsidRDefault="00843980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F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202D85">
        <w:t>— сила трения, также называемая силой Стокса,</w:t>
      </w:r>
    </w:p>
    <w:p w14:paraId="63CA0D95" w14:textId="77777777" w:rsidR="00202D85" w:rsidRPr="00202D85" w:rsidRDefault="00202D85" w:rsidP="00202D85">
      <w:pPr>
        <w:pStyle w:val="a7"/>
      </w:pPr>
      <w:r w:rsidRPr="00202D85">
        <w:rPr>
          <w:lang w:val="en-US"/>
        </w:rPr>
        <w:t>r</w:t>
      </w:r>
      <w:r w:rsidRPr="00202D85">
        <w:t xml:space="preserve"> — радиус сферического объекта,</w:t>
      </w:r>
    </w:p>
    <w:p w14:paraId="5978017E" w14:textId="5EFF5D22" w:rsidR="00202D85" w:rsidRPr="00202D85" w:rsidRDefault="00202D85" w:rsidP="00202D85">
      <w:pPr>
        <w:pStyle w:val="a7"/>
      </w:pPr>
      <m:oMath>
        <m:r>
          <w:rPr>
            <w:rFonts w:ascii="Cambria Math" w:hAnsi="Cambria Math" w:cs="Tahoma"/>
            <w:lang w:val="en-US"/>
          </w:rPr>
          <m:t>η</m:t>
        </m:r>
      </m:oMath>
      <w:r w:rsidRPr="00202D85">
        <w:t xml:space="preserve">  </w:t>
      </w:r>
      <w:r w:rsidRPr="00202D85">
        <w:rPr>
          <w:rFonts w:ascii="Calibri" w:hAnsi="Calibri" w:cs="Calibri"/>
        </w:rPr>
        <w:t>—</w:t>
      </w:r>
      <w:r w:rsidRPr="00202D85">
        <w:t xml:space="preserve"> </w:t>
      </w:r>
      <w:r w:rsidRPr="00202D85">
        <w:rPr>
          <w:rFonts w:ascii="Calibri" w:hAnsi="Calibri" w:cs="Calibri"/>
        </w:rPr>
        <w:t>динамическая</w:t>
      </w:r>
      <w:r w:rsidRPr="00202D85">
        <w:t xml:space="preserve"> </w:t>
      </w:r>
      <w:r w:rsidRPr="00202D85">
        <w:rPr>
          <w:rFonts w:ascii="Calibri" w:hAnsi="Calibri" w:cs="Calibri"/>
        </w:rPr>
        <w:t>вязкость</w:t>
      </w:r>
      <w:r w:rsidRPr="00202D85">
        <w:t xml:space="preserve"> </w:t>
      </w:r>
      <w:r w:rsidRPr="00202D85">
        <w:rPr>
          <w:rFonts w:ascii="Calibri" w:hAnsi="Calibri" w:cs="Calibri"/>
        </w:rPr>
        <w:t>жидкости</w:t>
      </w:r>
      <w:r w:rsidRPr="00202D85">
        <w:t>,</w:t>
      </w:r>
    </w:p>
    <w:p w14:paraId="3D3839CD" w14:textId="631FA32D" w:rsidR="00202D85" w:rsidRPr="000652AC" w:rsidRDefault="00843980" w:rsidP="00202D85">
      <w:pPr>
        <w:pStyle w:val="a7"/>
      </w:pPr>
      <m:oMath>
        <m:limUpp>
          <m:limUppPr>
            <m:ctrlPr>
              <w:rPr>
                <w:rFonts w:ascii="Cambria Math" w:hAnsi="Cambria Math"/>
                <w:lang w:val="en-US"/>
              </w:rPr>
            </m:ctrlPr>
          </m:limUppPr>
          <m:e>
            <m:r>
              <w:rPr>
                <w:rFonts w:ascii="Cambria Math" w:hAnsi="Cambria Math"/>
                <w:lang w:val="en-US"/>
              </w:rPr>
              <m:t>v</m:t>
            </m:r>
          </m:e>
          <m:lim>
            <m:r>
              <w:rPr>
                <w:rFonts w:ascii="Cambria Math" w:hAnsi="Cambria Math"/>
              </w:rPr>
              <m:t>_</m:t>
            </m:r>
          </m:lim>
        </m:limUpp>
      </m:oMath>
      <w:r w:rsidR="00202D85" w:rsidRPr="000652AC">
        <w:t>— скорость частицы.</w:t>
      </w:r>
    </w:p>
    <w:p w14:paraId="5973D845" w14:textId="4639265D" w:rsidR="000652AC" w:rsidRDefault="000652AC" w:rsidP="000652AC">
      <w:pPr>
        <w:pStyle w:val="a7"/>
      </w:pPr>
      <w:r>
        <w:t xml:space="preserve">Таким образом, получается </w:t>
      </w:r>
      <w:commentRangeStart w:id="9"/>
      <w:r>
        <w:t>выражение</w:t>
      </w:r>
      <w:commentRangeEnd w:id="9"/>
      <w:r>
        <w:rPr>
          <w:rStyle w:val="af4"/>
          <w:rFonts w:eastAsia="SimSun" w:cstheme="minorBidi"/>
          <w:color w:val="auto"/>
          <w:lang w:eastAsia="en-US"/>
        </w:rPr>
        <w:commentReference w:id="9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652AC" w14:paraId="454867E4" w14:textId="77777777" w:rsidTr="000652AC">
        <w:tc>
          <w:tcPr>
            <w:tcW w:w="467" w:type="pct"/>
          </w:tcPr>
          <w:p w14:paraId="7F403437" w14:textId="77777777" w:rsidR="000652AC" w:rsidRDefault="000652AC" w:rsidP="00843980">
            <w:pPr>
              <w:pStyle w:val="a7"/>
            </w:pPr>
          </w:p>
        </w:tc>
        <w:tc>
          <w:tcPr>
            <w:tcW w:w="3967" w:type="pct"/>
          </w:tcPr>
          <w:p w14:paraId="5D2011C6" w14:textId="44080350" w:rsidR="000652AC" w:rsidRDefault="000652AC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πrη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3256C175" w14:textId="18195B0C" w:rsidR="000652AC" w:rsidRDefault="000652AC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9819527" w14:textId="606F3DF0" w:rsidR="000652AC" w:rsidRDefault="00843980" w:rsidP="000652AC">
      <w:pPr>
        <w:pStyle w:val="a7"/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0652AC">
        <w:rPr>
          <w:lang w:val="en-US"/>
        </w:rPr>
        <w:t xml:space="preserve"> – </w:t>
      </w:r>
      <w:r w:rsidR="000652AC">
        <w:t xml:space="preserve">постоянная </w:t>
      </w:r>
      <w:proofErr w:type="spellStart"/>
      <w:r w:rsidR="000652AC">
        <w:t>больцмана</w:t>
      </w:r>
      <w:proofErr w:type="spellEnd"/>
    </w:p>
    <w:p w14:paraId="26A7FD07" w14:textId="6FD70AB5" w:rsidR="00BA6FED" w:rsidRDefault="00BA6FED" w:rsidP="00BA6FED">
      <w:pPr>
        <w:pStyle w:val="3"/>
      </w:pPr>
      <w:r>
        <w:t>Связь с температурой</w:t>
      </w:r>
    </w:p>
    <w:p w14:paraId="4A170483" w14:textId="096C53B9" w:rsidR="00BA6FED" w:rsidRDefault="00BA6FED" w:rsidP="00BA6FED">
      <w:pPr>
        <w:pStyle w:val="a7"/>
        <w:ind w:firstLine="0"/>
      </w:pPr>
      <w:proofErr w:type="spellStart"/>
      <w:r>
        <w:t>Уранение</w:t>
      </w:r>
      <w:proofErr w:type="spellEnd"/>
      <w:r>
        <w:t xml:space="preserve"> </w:t>
      </w:r>
      <w:proofErr w:type="spellStart"/>
      <w:r>
        <w:t>арениуса</w:t>
      </w:r>
      <w:proofErr w:type="spellEnd"/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9"/>
        <w:gridCol w:w="8659"/>
        <w:gridCol w:w="1237"/>
      </w:tblGrid>
      <w:tr w:rsidR="00BA6FED" w14:paraId="48A43A62" w14:textId="77777777" w:rsidTr="00843980">
        <w:tc>
          <w:tcPr>
            <w:tcW w:w="500" w:type="pct"/>
          </w:tcPr>
          <w:p w14:paraId="238FE37C" w14:textId="77777777" w:rsidR="00BA6FED" w:rsidRDefault="00BA6FED" w:rsidP="00843980">
            <w:pPr>
              <w:pStyle w:val="a7"/>
            </w:pPr>
          </w:p>
        </w:tc>
        <w:tc>
          <w:tcPr>
            <w:tcW w:w="4000" w:type="pct"/>
          </w:tcPr>
          <w:p w14:paraId="6216E3A3" w14:textId="7B1D6D8F" w:rsidR="00BA6FED" w:rsidRDefault="00BA6FED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327CB05" w14:textId="415866C8" w:rsidR="00BA6FED" w:rsidRDefault="00BA6FED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D49350" w14:textId="77777777" w:rsidR="00BA6FED" w:rsidRPr="00BA6FED" w:rsidRDefault="00BA6FED" w:rsidP="00BA6FED">
      <w:pPr>
        <w:pStyle w:val="a7"/>
        <w:ind w:firstLine="0"/>
        <w:rPr>
          <w:lang w:val="en-US"/>
        </w:rPr>
      </w:pPr>
    </w:p>
    <w:p w14:paraId="0ED7CDF7" w14:textId="0EFD49B6" w:rsidR="00282270" w:rsidRDefault="00282270" w:rsidP="00282270">
      <w:pPr>
        <w:pStyle w:val="2"/>
      </w:pPr>
      <w:r>
        <w:t>Описание модели</w:t>
      </w:r>
    </w:p>
    <w:p w14:paraId="26018364" w14:textId="73E80E34" w:rsidR="00282270" w:rsidRDefault="00282270" w:rsidP="00282270">
      <w:pPr>
        <w:pStyle w:val="a7"/>
      </w:pPr>
      <w:r>
        <w:t xml:space="preserve">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="00A613A9" w:rsidRPr="00A613A9">
        <w:t xml:space="preserve"> </w:t>
      </w:r>
      <w:r w:rsidR="00A613A9">
        <w:t>рассматривался в рамках модели, учитывающей радикальную полимеризацию и диффузионный массоперенос</w:t>
      </w:r>
      <w:r w:rsidR="00A613A9" w:rsidRPr="00A613A9">
        <w:t>:</w:t>
      </w:r>
      <w:r>
        <w:t xml:space="preserve"> </w:t>
      </w:r>
      <m:oMath>
        <m:r>
          <w:rPr>
            <w:rFonts w:ascii="Cambria Math" w:hAnsi="Cambria Math"/>
          </w:rPr>
          <m:t>n(х)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m:rPr>
            <m:sty m:val="p"/>
          </m:rPr>
          <w:rPr>
            <w:rFonts w:ascii="Cambria Math" w:hAnsi="Cambria Math"/>
          </w:rPr>
          <m:t>M +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+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n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N</m:t>
        </m:r>
      </m:oMath>
      <w:r w:rsidR="007B3D80" w:rsidRPr="007B3D80">
        <w:t>,</w:t>
      </w:r>
      <w:r w:rsidR="00CE596B">
        <w:t xml:space="preserve"> где </w:t>
      </w:r>
      <m:oMath>
        <m:r>
          <m:rPr>
            <m:sty m:val="p"/>
          </m:rPr>
          <w:rPr>
            <w:rFonts w:ascii="Cambria Math" w:hAnsi="Cambria Math"/>
          </w:rPr>
          <m:t>M</m:t>
        </m:r>
        <m:r>
          <w:rPr>
            <w:rFonts w:ascii="Cambria Math" w:hAnsi="Cambria Math"/>
          </w:rPr>
          <m:t>(P,N)</m:t>
        </m:r>
      </m:oMath>
      <w:r w:rsidR="00A613A9" w:rsidRPr="000E6923">
        <w:t xml:space="preserve"> </w:t>
      </w:r>
      <w:r w:rsidR="00CE596B" w:rsidRPr="000E6923">
        <w:t xml:space="preserve">= 1 – P – N, </w:t>
      </w:r>
      <w:proofErr w:type="spellStart"/>
      <w:r w:rsidR="00CE596B" w:rsidRPr="000E6923">
        <w:t>nM</w:t>
      </w:r>
      <w:proofErr w:type="spellEnd"/>
      <w:r w:rsidR="00CE596B" w:rsidRPr="000E6923">
        <w:t xml:space="preserve">, </w:t>
      </w:r>
      <w:proofErr w:type="spellStart"/>
      <w:r w:rsidR="00CE596B" w:rsidRPr="000E6923">
        <w:t>nP</w:t>
      </w:r>
      <w:proofErr w:type="spellEnd"/>
      <w:r w:rsidR="00CE596B" w:rsidRPr="000E6923">
        <w:t xml:space="preserve">, </w:t>
      </w:r>
      <w:proofErr w:type="spellStart"/>
      <w:r w:rsidR="00CE596B" w:rsidRPr="000E6923">
        <w:t>nN</w:t>
      </w:r>
      <w:proofErr w:type="spellEnd"/>
      <w:r w:rsidR="00CE596B" w:rsidRPr="000E6923">
        <w:t xml:space="preserve"> – показатели преломления мономера, полимера и </w:t>
      </w:r>
      <w:r w:rsidR="00CE596B">
        <w:t>нейтральной компоненты</w:t>
      </w:r>
      <w:r>
        <w:t>:</w:t>
      </w:r>
    </w:p>
    <w:tbl>
      <w:tblPr>
        <w:tblStyle w:val="af9"/>
        <w:tblW w:w="505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4"/>
        <w:gridCol w:w="8659"/>
        <w:gridCol w:w="1238"/>
      </w:tblGrid>
      <w:tr w:rsidR="000E6923" w14:paraId="63138BD8" w14:textId="77777777" w:rsidTr="00CF0E89">
        <w:tc>
          <w:tcPr>
            <w:tcW w:w="514" w:type="pct"/>
          </w:tcPr>
          <w:p w14:paraId="77A50433" w14:textId="1848EC63" w:rsidR="000E6923" w:rsidRDefault="000E6923" w:rsidP="00D42BB1">
            <w:pPr>
              <w:pStyle w:val="a7"/>
              <w:ind w:firstLine="0"/>
            </w:pPr>
          </w:p>
        </w:tc>
        <w:tc>
          <w:tcPr>
            <w:tcW w:w="3925" w:type="pct"/>
          </w:tcPr>
          <w:p w14:paraId="636C7C3F" w14:textId="7E9F6CDB" w:rsidR="000E6923" w:rsidRPr="000E6923" w:rsidRDefault="00D42BB1" w:rsidP="00276558">
            <w:pPr>
              <w:pStyle w:val="a7"/>
              <w:ind w:firstLine="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59264" behindDoc="0" locked="0" layoutInCell="1" allowOverlap="1" wp14:anchorId="121907CC" wp14:editId="5069E159">
                      <wp:simplePos x="0" y="0"/>
                      <wp:positionH relativeFrom="column">
                        <wp:posOffset>252095</wp:posOffset>
                      </wp:positionH>
                      <wp:positionV relativeFrom="paragraph">
                        <wp:posOffset>68580</wp:posOffset>
                      </wp:positionV>
                      <wp:extent cx="254000" cy="2393950"/>
                      <wp:effectExtent l="38100" t="0" r="12700" b="25400"/>
                      <wp:wrapNone/>
                      <wp:docPr id="1" name="Левая фигурная скобка 1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254000" cy="2393950"/>
                              </a:xfrm>
                              <a:prstGeom prst="leftBrace">
                                <a:avLst>
                                  <a:gd name="adj1" fmla="val 15833"/>
                                  <a:gd name="adj2" fmla="val 49315"/>
                                </a:avLst>
                              </a:prstGeom>
                              <a:ln/>
                            </wps:spPr>
                            <wps:style>
                              <a:lnRef idx="3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2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 xmlns:w16="http://schemas.microsoft.com/office/word/2018/wordml" xmlns:w16cex="http://schemas.microsoft.com/office/word/2018/wordml/cex">
                  <w:pict>
                    <v:shapetype w14:anchorId="31E0EB41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Левая фигурная скобка 1" o:spid="_x0000_s1026" type="#_x0000_t87" style="position:absolute;margin-left:19.85pt;margin-top:5.4pt;width:20pt;height:188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" adj="363,10652" strokecolor="black [3200]" strokeweight="1.5pt">
                      <v:stroke joinstyle="miter"/>
                    </v:shape>
                  </w:pict>
                </mc:Fallback>
              </mc:AlternateConten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∂N</m:t>
                  </m:r>
                </m:num>
                <m:den>
                  <m:r>
                    <w:rPr>
                      <w:rFonts w:ascii="Cambria Math" w:hAnsi="Cambria Math"/>
                    </w:rPr>
                    <m:t>∂τ*</m:t>
                  </m:r>
                </m:den>
              </m:f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NM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M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M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β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PN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P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N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  <m:r>
                    <w:rPr>
                      <w:rFonts w:ascii="Cambria Math" w:hAnsi="Cambria Math"/>
                    </w:rPr>
                    <m:t>-N</m:t>
                  </m:r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∂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P</m:t>
                      </m:r>
                    </m:num>
                    <m:den>
                      <m:r>
                        <w:rPr>
                          <w:rFonts w:ascii="Cambria Math" w:hAnsi="Cambria Math"/>
                        </w:rPr>
                        <m:t>∂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</m:oMath>
          </w:p>
          <w:p w14:paraId="70976578" w14:textId="77777777" w:rsidR="000E6923" w:rsidRPr="000E6923" w:rsidRDefault="000E6923" w:rsidP="00202D85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β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</m:oMath>
            </m:oMathPara>
          </w:p>
          <w:p w14:paraId="0871CE69" w14:textId="6B6DFB36" w:rsidR="000E6923" w:rsidRPr="000E6923" w:rsidRDefault="00843980" w:rsidP="00E03B4A">
            <w:pPr>
              <w:pStyle w:val="a7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τ*</m:t>
                    </m:r>
                  </m:den>
                </m:f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M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/>
                      </w:rPr>
                      <m:t>-P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p>
                        </m:sSup>
                      </m:den>
                    </m:f>
                  </m:e>
                </m:d>
              </m:oMath>
            </m:oMathPara>
          </w:p>
          <w:p w14:paraId="109F0CE5" w14:textId="71DC473E" w:rsidR="000E6923" w:rsidRDefault="000E6923" w:rsidP="000E6923">
            <w:pPr>
              <w:pStyle w:val="a7"/>
            </w:pPr>
            <m:oMathPara>
              <m:oMath>
                <m:r>
                  <w:rPr>
                    <w:rFonts w:ascii="Cambria Math" w:hAnsi="Cambria Math"/>
                  </w:rPr>
                  <m:t>+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1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*</m:t>
                        </m:r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M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M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(P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-N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))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∂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∂x</m:t>
                    </m:r>
                  </m:den>
                </m:f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γI</m:t>
                </m:r>
                <m:r>
                  <w:rPr>
                    <w:rFonts w:ascii="Cambria Math" w:hAnsi="Cambria Math"/>
                  </w:rPr>
                  <m:t>(x)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n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1-N</m:t>
                        </m:r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1" w:type="pct"/>
            <w:vAlign w:val="center"/>
          </w:tcPr>
          <w:p w14:paraId="40BE641D" w14:textId="2AB8E0F4" w:rsidR="000E6923" w:rsidRDefault="000E6923" w:rsidP="00E03B4A">
            <w:pPr>
              <w:pStyle w:val="a7"/>
            </w:pPr>
            <w:r>
              <w:t>(</w:t>
            </w:r>
            <w:r w:rsidR="00202D85">
              <w:fldChar w:fldCharType="begin"/>
            </w:r>
            <w:r w:rsidR="00202D85">
              <w:instrText xml:space="preserve"> SEQ Формула \*ARABIC </w:instrText>
            </w:r>
            <w:r w:rsidR="00202D85">
              <w:fldChar w:fldCharType="separate"/>
            </w:r>
            <w:r w:rsidR="0053439D">
              <w:rPr>
                <w:noProof/>
              </w:rPr>
              <w:t>4</w:t>
            </w:r>
            <w:r w:rsidR="00202D8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CFB1A4F" w14:textId="1FDA1EFD" w:rsidR="00E03B4A" w:rsidRPr="00D42BB1" w:rsidRDefault="00352266" w:rsidP="00D42BB1">
      <w:pPr>
        <w:pStyle w:val="a6"/>
      </w:pPr>
      <w:r>
        <w:t xml:space="preserve">Где </w:t>
      </w:r>
      <m:oMath>
        <m:r>
          <w:rPr>
            <w:rFonts w:ascii="Cambria Math" w:hAnsi="Cambria Math"/>
          </w:rPr>
          <m:t>τ*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="00D42BB1">
        <w:t xml:space="preserve"> – нормированная переменная времени</w:t>
      </w:r>
      <w:r w:rsidRPr="00D42BB1">
        <w:t>,</w:t>
      </w:r>
    </w:p>
    <w:p w14:paraId="021E7FA1" w14:textId="03256303" w:rsidR="000E6923" w:rsidRPr="00A613A9" w:rsidRDefault="00843980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D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W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A613A9" w:rsidRPr="00A613A9">
        <w:t xml:space="preserve"> </w:t>
      </w:r>
      <w:r w:rsidR="000E6923">
        <w:t>– характерные времена</w:t>
      </w:r>
      <w:r w:rsidR="00A613A9" w:rsidRPr="00A613A9">
        <w:t xml:space="preserve"> полимеризации и диффузии</w:t>
      </w:r>
    </w:p>
    <w:p w14:paraId="6617BEC1" w14:textId="77777777" w:rsidR="00352266" w:rsidRDefault="00843980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0E6923">
        <w:t xml:space="preserve"> – коэффициент самодиффузии мономера</w:t>
      </w:r>
    </w:p>
    <w:p w14:paraId="6712E3C8" w14:textId="55661F05" w:rsidR="000E6923" w:rsidRDefault="00352266" w:rsidP="00D42BB1">
      <w:pPr>
        <w:pStyle w:val="a6"/>
      </w:pP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Pr="00352266">
        <w:t xml:space="preserve">  - </w:t>
      </w:r>
      <w:r>
        <w:t xml:space="preserve">характеризует </w:t>
      </w:r>
      <w:proofErr w:type="spellStart"/>
      <w:r>
        <w:t>взаимодиффузию</w:t>
      </w:r>
      <w:proofErr w:type="spellEnd"/>
      <w:r>
        <w:t xml:space="preserve"> мономера и нейтральной компоненты</w:t>
      </w:r>
    </w:p>
    <w:p w14:paraId="0476C694" w14:textId="02341401" w:rsidR="00352266" w:rsidRPr="00352266" w:rsidRDefault="00843980" w:rsidP="00D42BB1">
      <w:pPr>
        <w:pStyle w:val="a6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 </w:t>
      </w:r>
      <w:r w:rsid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e</m:t>
            </m:r>
          </m:e>
          <m:sup>
            <m:r>
              <w:rPr>
                <w:rFonts w:ascii="Cambria Math" w:hAnsi="Cambria Math"/>
              </w:rPr>
              <m:t>-</m:t>
            </m:r>
            <m:f>
              <m:fPr>
                <m:ctrlPr>
                  <w:rPr>
                    <w:rFonts w:ascii="Cambria Math" w:hAnsi="Cambria Math"/>
                  </w:rPr>
                </m:ctrlPr>
              </m:fPr>
              <m:num>
                <m:r>
                  <w:rPr>
                    <w:rFonts w:ascii="Cambria Math" w:hAnsi="Cambria Math"/>
                  </w:rPr>
                  <m:t>P</m:t>
                </m:r>
              </m:num>
              <m:den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</m:den>
            </m:f>
          </m:sup>
        </m:sSup>
      </m:oMath>
      <w:r w:rsidR="00352266" w:rsidRPr="00352266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</m:sSub>
          </m:den>
        </m:f>
      </m:oMath>
      <w:r w:rsidR="00352266" w:rsidRPr="00352266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352266" w:rsidRPr="00352266">
        <w:t>,</w:t>
      </w:r>
      <m:oMath>
        <m:r>
          <w:rPr>
            <w:rFonts w:ascii="Cambria Math" w:hAnsi="Cambria Math"/>
          </w:rPr>
          <m:t xml:space="preserve"> γ</m:t>
        </m:r>
      </m:oMath>
      <w:r w:rsidR="00352266" w:rsidRPr="00352266">
        <w:t xml:space="preserve"> - параметры, определяющие контраст композиции</w:t>
      </w:r>
    </w:p>
    <w:p w14:paraId="3756A2EF" w14:textId="4BF16FD3" w:rsidR="00E03B4A" w:rsidRPr="00D42BB1" w:rsidRDefault="00E03B4A" w:rsidP="00D42BB1">
      <w:pPr>
        <w:pStyle w:val="a7"/>
        <w:rPr>
          <w:iCs/>
        </w:rPr>
      </w:pPr>
      <w:bookmarkStart w:id="10" w:name="_Toc136296710"/>
      <w:r>
        <w:t>Данная система уравнений решается с помощью разностной схемы</w:t>
      </w:r>
      <w:r w:rsidR="00D42BB1" w:rsidRPr="00D42BB1">
        <w:t xml:space="preserve">, </w:t>
      </w:r>
      <w:r w:rsidR="00D42BB1">
        <w:t xml:space="preserve">с параметрами </w:t>
      </w:r>
      <m:oMath>
        <m:r>
          <w:rPr>
            <w:rFonts w:ascii="Cambria Math" w:hAnsi="Cambria Math"/>
          </w:rPr>
          <m:t>x = i ht</m:t>
        </m:r>
      </m:oMath>
      <w:r w:rsidR="00D42BB1" w:rsidRPr="00D42B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="00D42BB1" w:rsidRPr="00D42BB1">
        <w:rPr>
          <w:i/>
        </w:rPr>
        <w:t xml:space="preserve">, </w:t>
      </w:r>
      <w:r w:rsidR="00D42BB1" w:rsidRPr="00D42BB1">
        <w:rPr>
          <w:iCs/>
        </w:rPr>
        <w:t>где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="00D42BB1" w:rsidRPr="00D42B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="00D42BB1" w:rsidRPr="00D42B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="00D42BB1" w:rsidRPr="00D42BB1">
        <w:rPr>
          <w:iCs/>
        </w:rPr>
        <w:t xml:space="preserve"> – номер и величина шага по пространственной координате x и времени</w:t>
      </w:r>
      <w:r w:rsidR="00D42BB1">
        <w:rPr>
          <w:iCs/>
        </w:rPr>
        <w:t xml:space="preserve"> </w:t>
      </w:r>
      <m:oMath>
        <m:r>
          <w:rPr>
            <w:rFonts w:ascii="Cambria Math" w:hAnsi="Cambria Math"/>
          </w:rPr>
          <m:t>τ*</m:t>
        </m:r>
      </m:oMath>
      <w:r w:rsidR="00D42BB1" w:rsidRPr="00D42BB1">
        <w:rPr>
          <w:iCs/>
        </w:rPr>
        <w:t>,</w:t>
      </w:r>
      <w:r w:rsidR="00D42BB1">
        <w:rPr>
          <w:iCs/>
        </w:rPr>
        <w:t xml:space="preserve"> </w:t>
      </w:r>
      <w:r w:rsidR="00D42BB1" w:rsidRPr="00D42BB1">
        <w:rPr>
          <w:iCs/>
        </w:rPr>
        <w:t>соответственно</w:t>
      </w:r>
      <w:r w:rsidRPr="00D42BB1">
        <w:rPr>
          <w:iCs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133"/>
        <w:gridCol w:w="8560"/>
        <w:gridCol w:w="1222"/>
      </w:tblGrid>
      <w:tr w:rsidR="00D42BB1" w14:paraId="476CD2BA" w14:textId="77777777" w:rsidTr="00D42BB1">
        <w:tc>
          <w:tcPr>
            <w:tcW w:w="519" w:type="pct"/>
          </w:tcPr>
          <w:p w14:paraId="5CD07BDA" w14:textId="77777777" w:rsidR="00E03B4A" w:rsidRDefault="00E03B4A" w:rsidP="00E03B4A">
            <w:pPr>
              <w:pStyle w:val="a7"/>
            </w:pPr>
          </w:p>
        </w:tc>
        <w:tc>
          <w:tcPr>
            <w:tcW w:w="3921" w:type="pct"/>
          </w:tcPr>
          <w:p w14:paraId="03C1DEB8" w14:textId="255D1CED" w:rsidR="00D42BB1" w:rsidRPr="00D42BB1" w:rsidRDefault="00843980" w:rsidP="00D42BB1">
            <w:pPr>
              <w:pStyle w:val="a7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(2ν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+1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452C3DC6" w14:textId="52BABFFA" w:rsidR="00D42BB1" w:rsidRDefault="00D42BB1" w:rsidP="00D42BB1">
            <w:pPr>
              <w:pStyle w:val="a7"/>
              <w:ind w:hanging="389"/>
            </w:pPr>
            <w:r>
              <w:rPr>
                <w:noProof/>
              </w:rPr>
              <w:lastRenderedPageBreak/>
              <w:drawing>
                <wp:inline distT="0" distB="0" distL="0" distR="0" wp14:anchorId="6163AFFC" wp14:editId="4106E398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0" w:type="pct"/>
            <w:vAlign w:val="center"/>
          </w:tcPr>
          <w:p w14:paraId="4D4ABE21" w14:textId="735C5364" w:rsidR="00E03B4A" w:rsidRDefault="00E03B4A" w:rsidP="00D42BB1">
            <w:pPr>
              <w:pStyle w:val="a7"/>
              <w:ind w:firstLine="406"/>
              <w:jc w:val="right"/>
            </w:pPr>
            <w:r>
              <w:lastRenderedPageBreak/>
              <w:t>(</w:t>
            </w:r>
            <w:r w:rsidR="00202D85">
              <w:fldChar w:fldCharType="begin"/>
            </w:r>
            <w:r w:rsidR="00202D85">
              <w:instrText xml:space="preserve"> SEQ Формула \*ARABIC </w:instrText>
            </w:r>
            <w:r w:rsidR="00202D85">
              <w:fldChar w:fldCharType="separate"/>
            </w:r>
            <w:r w:rsidR="0053439D">
              <w:rPr>
                <w:noProof/>
              </w:rPr>
              <w:t>5</w:t>
            </w:r>
            <w:r w:rsidR="00202D8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7E086F4" w14:textId="6DA4E8D9" w:rsidR="007062E5" w:rsidRPr="007062E5" w:rsidRDefault="00E03B4A" w:rsidP="000652AC">
      <w:pPr>
        <w:pStyle w:val="a7"/>
      </w:pPr>
      <w:r>
        <w:t xml:space="preserve"> </w:t>
      </w:r>
      <w:commentRangeStart w:id="11"/>
      <w:r>
        <w:t>Оригинальное моделирование</w:t>
      </w:r>
      <w:commentRangeEnd w:id="11"/>
      <w:r>
        <w:rPr>
          <w:rStyle w:val="af4"/>
          <w:rFonts w:eastAsia="SimSun" w:cstheme="minorBidi"/>
          <w:color w:val="auto"/>
          <w:lang w:eastAsia="en-US"/>
        </w:rPr>
        <w:commentReference w:id="11"/>
      </w:r>
      <w:r>
        <w:t xml:space="preserve"> при значения</w:t>
      </w:r>
      <w:r w:rsidR="00D42BB1">
        <w:t>х</w:t>
      </w:r>
      <w:r>
        <w:t xml:space="preserve"> параметров:</w:t>
      </w:r>
      <w:r w:rsidR="00F5543C">
        <w:t xml:space="preserve"> W = 500 мкм, W / </w:t>
      </w:r>
      <m:oMath>
        <m:r>
          <w:rPr>
            <w:rFonts w:ascii="Cambria Math" w:hAnsi="Cambria Math"/>
            <w:lang w:val="en-US"/>
          </w:rPr>
          <m:t>f</m:t>
        </m:r>
      </m:oMath>
      <w:r w:rsidR="00F5543C">
        <w:t xml:space="preserve"> = 0.4, </w:t>
      </w:r>
      <m:oMath>
        <m:r>
          <w:rPr>
            <w:rFonts w:ascii="Cambria Math" w:hAnsi="Cambria Math"/>
          </w:rPr>
          <m:t>λ</m:t>
        </m:r>
      </m:oMath>
      <w:r w:rsidR="00F5543C">
        <w:t xml:space="preserve"> = 0.63 </w:t>
      </w:r>
      <w:proofErr w:type="spellStart"/>
      <w:proofErr w:type="gramStart"/>
      <w:r w:rsidR="00F5543C">
        <w:t>мкм,P</w:t>
      </w:r>
      <w:proofErr w:type="spellEnd"/>
      <w:proofErr w:type="gramEnd"/>
      <w:r w:rsidR="00F5543C">
        <w:t xml:space="preserve">* = 0.13, </w:t>
      </w:r>
      <m:oMath>
        <m:r>
          <w:rPr>
            <w:rFonts w:ascii="Cambria Math" w:hAnsi="Cambria Math"/>
          </w:rPr>
          <m:t>γ</m:t>
        </m:r>
      </m:oMath>
      <w:r w:rsidR="00F5543C">
        <w:t xml:space="preserve"> = 4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NM</m:t>
            </m:r>
          </m:sub>
        </m:sSub>
      </m:oMath>
      <w:r w:rsidR="00F5543C">
        <w:t xml:space="preserve"> = 10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F5543C">
        <w:t xml:space="preserve"> при варьировании параметров среды и</w:t>
      </w:r>
      <w:r w:rsidR="00F5543C" w:rsidRPr="00F5543C">
        <w:t xml:space="preserve"> </w:t>
      </w:r>
      <w:r w:rsidR="00F5543C">
        <w:t>воздействующего</w:t>
      </w:r>
      <w:r w:rsidR="00F5543C" w:rsidRPr="00276558">
        <w:t xml:space="preserve"> </w:t>
      </w:r>
      <w:r w:rsidR="00F5543C">
        <w:t>излучения</w:t>
      </w:r>
      <w:r w:rsidR="00276558" w:rsidRPr="00276558">
        <w:t xml:space="preserve"> </w:t>
      </w:r>
      <m:oMath>
        <m:r>
          <m:rPr>
            <m:sty m:val="p"/>
          </m:rPr>
          <w:rPr>
            <w:rFonts w:ascii="Cambria Math" w:hAnsi="Cambria Math"/>
          </w:rPr>
          <m:t>I</m:t>
        </m:r>
        <m:r>
          <w:rPr>
            <w:rFonts w:ascii="Cambria Math" w:hAnsi="Cambria Math"/>
          </w:rPr>
          <m:t>(x)</m:t>
        </m:r>
      </m:oMath>
      <w:r w:rsidR="00F5543C">
        <w:t>.</w:t>
      </w:r>
    </w:p>
    <w:p w14:paraId="07DC6E4A" w14:textId="20FE3D18" w:rsidR="007062E5" w:rsidRDefault="007062E5" w:rsidP="007062E5">
      <w:pPr>
        <w:pStyle w:val="2"/>
      </w:pPr>
      <w:r>
        <w:t>Основы регрессионного анализа</w:t>
      </w:r>
    </w:p>
    <w:p w14:paraId="547A90C4" w14:textId="76DA8A3A" w:rsidR="00BA6FED" w:rsidRDefault="00BA6FED" w:rsidP="00BA6FED">
      <w:pPr>
        <w:pStyle w:val="a7"/>
      </w:pPr>
      <w:r>
        <w:t xml:space="preserve">Для нахождения функциональной зависимости </w:t>
      </w:r>
      <w:r w:rsidR="00E9658C">
        <w:t xml:space="preserve">с использованием формулы </w:t>
      </w:r>
      <w:proofErr w:type="spellStart"/>
      <w:r w:rsidR="00E9658C">
        <w:t>арениуса</w:t>
      </w:r>
      <w:proofErr w:type="spellEnd"/>
      <w:r w:rsidR="00E9658C">
        <w:t xml:space="preserve"> нужно </w:t>
      </w:r>
      <w:r w:rsidR="000D5FF1">
        <w:t>построить регрессию</w:t>
      </w:r>
    </w:p>
    <w:p w14:paraId="38F5C0D7" w14:textId="2C71682B" w:rsidR="000D5FF1" w:rsidRDefault="000D5FF1" w:rsidP="00BA6FED">
      <w:pPr>
        <w:pStyle w:val="a7"/>
      </w:pPr>
      <w:r>
        <w:t xml:space="preserve">Общее </w:t>
      </w:r>
      <w:r w:rsidR="00CB4579">
        <w:t>уравнение</w:t>
      </w:r>
      <w:r>
        <w:t xml:space="preserve"> линейной регресс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18"/>
        <w:gridCol w:w="8660"/>
        <w:gridCol w:w="1237"/>
      </w:tblGrid>
      <w:tr w:rsidR="000D5FF1" w14:paraId="5287DF83" w14:textId="77777777" w:rsidTr="007C466A">
        <w:tc>
          <w:tcPr>
            <w:tcW w:w="467" w:type="pct"/>
          </w:tcPr>
          <w:p w14:paraId="01E51F96" w14:textId="77777777" w:rsidR="000D5FF1" w:rsidRDefault="000D5FF1" w:rsidP="00843980">
            <w:pPr>
              <w:pStyle w:val="a7"/>
            </w:pPr>
          </w:p>
        </w:tc>
        <w:tc>
          <w:tcPr>
            <w:tcW w:w="3967" w:type="pct"/>
          </w:tcPr>
          <w:p w14:paraId="4DF96401" w14:textId="190DAA58" w:rsidR="000D5FF1" w:rsidRDefault="000D5FF1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Y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+...+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567" w:type="pct"/>
            <w:vAlign w:val="center"/>
          </w:tcPr>
          <w:p w14:paraId="737E6223" w14:textId="0EF94C3B" w:rsidR="000D5FF1" w:rsidRDefault="000D5FF1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B18918" w14:textId="23F5D38D" w:rsidR="000D5FF1" w:rsidRDefault="007C466A" w:rsidP="007C466A">
      <w:pPr>
        <w:pStyle w:val="a7"/>
      </w:pPr>
      <w:r>
        <w:t xml:space="preserve">Точные значения коэффициентов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β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в уравнении регрессии</w:t>
      </w:r>
      <w:r w:rsidRPr="007C466A">
        <w:t xml:space="preserve"> </w:t>
      </w:r>
      <w:r>
        <w:t>можно рассчитать только в том случае, если имеется бесконечно большой</w:t>
      </w:r>
      <w:r w:rsidRPr="007C466A">
        <w:t xml:space="preserve"> </w:t>
      </w:r>
      <w:r>
        <w:t>объем экспериментальных данных.</w:t>
      </w:r>
      <w:r w:rsidRPr="007C466A">
        <w:t xml:space="preserve"> </w:t>
      </w:r>
      <w:r>
        <w:t>Так как число опытов реально невелико, то</w:t>
      </w:r>
      <w:r w:rsidRPr="007C466A">
        <w:t xml:space="preserve"> </w:t>
      </w:r>
      <w:r>
        <w:t xml:space="preserve">результаты расчета – числ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>... будут близки, но не точно равны</w:t>
      </w:r>
      <w:r w:rsidRPr="007C466A">
        <w:t xml:space="preserve"> </w:t>
      </w:r>
      <w:r>
        <w:t>искомым коэффициентам.</w:t>
      </w:r>
    </w:p>
    <w:p w14:paraId="7C7070FD" w14:textId="480066BC" w:rsidR="00BC6AF7" w:rsidRDefault="00BC6AF7" w:rsidP="00BC6AF7">
      <w:pPr>
        <w:pStyle w:val="3"/>
        <w:numPr>
          <w:ilvl w:val="1"/>
          <w:numId w:val="1"/>
        </w:numPr>
      </w:pPr>
      <w:r>
        <w:t>МНК</w:t>
      </w:r>
    </w:p>
    <w:p w14:paraId="25F5B69A" w14:textId="61415F5E" w:rsidR="003166DD" w:rsidRPr="007C466A" w:rsidRDefault="003166DD" w:rsidP="003166DD">
      <w:pPr>
        <w:pStyle w:val="a7"/>
      </w:pPr>
      <w:r>
        <w:t xml:space="preserve">Существует несколько способов расчета коэффициентов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>, выбор зависит</w:t>
      </w:r>
      <w:r w:rsidRPr="003166DD">
        <w:t xml:space="preserve"> </w:t>
      </w:r>
      <w:r>
        <w:t xml:space="preserve">от того, как именно оценивать близость значений Y и </w:t>
      </w:r>
      <w:proofErr w:type="spellStart"/>
      <w:r>
        <w:t>Yэксп</w:t>
      </w:r>
      <w:proofErr w:type="spellEnd"/>
      <w:r>
        <w:t>. Основным является</w:t>
      </w:r>
      <w:r w:rsidRPr="003166DD">
        <w:t xml:space="preserve"> </w:t>
      </w:r>
      <w:r>
        <w:t>метод наименьших квадратов (МНК), предложенный в 1806 г. Гауссом и</w:t>
      </w:r>
      <w:r w:rsidRPr="003166DD">
        <w:t xml:space="preserve"> </w:t>
      </w:r>
      <w:r>
        <w:t>Лежандром. В этом случае коэффициенты выбирают так, чтобы сумма</w:t>
      </w:r>
      <w:r w:rsidRPr="003166DD">
        <w:t xml:space="preserve"> </w:t>
      </w:r>
      <w:r>
        <w:t xml:space="preserve">квадратов невязок </w:t>
      </w:r>
      <m:oMath>
        <m:r>
          <w:rPr>
            <w:rFonts w:ascii="Cambria Math" w:hAnsi="Cambria Math"/>
          </w:rPr>
          <m:t>σ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2</m:t>
            </m:r>
          </m:den>
        </m:f>
        <m:nary>
          <m:naryPr>
            <m:chr m:val="∑"/>
            <m:limLoc m:val="undOvr"/>
            <m:grow m:val="1"/>
            <m:supHide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  <m:r>
                      <w:rPr>
                        <w:rFonts w:ascii="Cambria Math" w:hAnsi="Cambria Math"/>
                      </w:rPr>
                      <m:t>,i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nary>
      </m:oMath>
      <w:r w:rsidR="00BC6AF7" w:rsidRPr="00BC6AF7">
        <w:t xml:space="preserve"> </w:t>
      </w:r>
      <w:r>
        <w:t>по всем значениям Y была бы минимальной. Так, если</w:t>
      </w:r>
      <w:r w:rsidRPr="003166DD">
        <w:t xml:space="preserve"> </w:t>
      </w:r>
      <w:r>
        <w:t>проведено n независимых опытов, каждый из которых дает определенную</w:t>
      </w:r>
      <w:r w:rsidRPr="003166DD">
        <w:t xml:space="preserve"> </w:t>
      </w:r>
      <w:r>
        <w:t xml:space="preserve">величину </w:t>
      </w:r>
      <w:proofErr w:type="spellStart"/>
      <w:r>
        <w:t>Yэкп</w:t>
      </w:r>
      <w:proofErr w:type="spellEnd"/>
      <w:r>
        <w:t xml:space="preserve">, то неизвестные коэффициенты </w:t>
      </w:r>
      <w:proofErr w:type="spellStart"/>
      <w:r>
        <w:t>bi</w:t>
      </w:r>
      <w:proofErr w:type="spellEnd"/>
      <w:r>
        <w:t xml:space="preserve"> рассчитывают так, чтобы</w:t>
      </w:r>
      <w:r w:rsidRPr="003166DD">
        <w:t xml:space="preserve"> </w:t>
      </w:r>
      <w:r>
        <w:t>зависящая от них функция</w:t>
      </w:r>
      <w:r w:rsidR="00F44000">
        <w:t xml:space="preserve"> имела минимальное знач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166DD" w14:paraId="10B517B5" w14:textId="77777777" w:rsidTr="00843980">
        <w:tc>
          <w:tcPr>
            <w:tcW w:w="500" w:type="pct"/>
          </w:tcPr>
          <w:p w14:paraId="4D302B4F" w14:textId="77777777" w:rsidR="003166DD" w:rsidRDefault="003166DD" w:rsidP="00843980">
            <w:pPr>
              <w:pStyle w:val="a7"/>
            </w:pPr>
          </w:p>
        </w:tc>
        <w:tc>
          <w:tcPr>
            <w:tcW w:w="4000" w:type="pct"/>
          </w:tcPr>
          <w:p w14:paraId="4BFA5EF9" w14:textId="7911E4AB" w:rsidR="003166DD" w:rsidRPr="00F44000" w:rsidRDefault="00F44000" w:rsidP="00843980">
            <w:pPr>
              <w:pStyle w:val="a7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F=∑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(Y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Y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эксп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⟶min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F1A5829" w14:textId="4D498C8A" w:rsidR="003166DD" w:rsidRDefault="003166DD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53D0404" w14:textId="1030DAC1" w:rsidR="007062E5" w:rsidRDefault="00BC6AF7" w:rsidP="007062E5">
      <w:pPr>
        <w:pStyle w:val="a6"/>
      </w:pPr>
      <w:r>
        <w:t>Условие минимум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7"/>
        <w:gridCol w:w="9029"/>
        <w:gridCol w:w="1379"/>
      </w:tblGrid>
      <w:tr w:rsidR="00BC6AF7" w14:paraId="38E48FAD" w14:textId="77777777" w:rsidTr="00BC6AF7">
        <w:trPr>
          <w:trHeight w:val="2977"/>
        </w:trPr>
        <w:tc>
          <w:tcPr>
            <w:tcW w:w="500" w:type="pct"/>
          </w:tcPr>
          <w:p w14:paraId="68CABBD6" w14:textId="77777777" w:rsidR="00BC6AF7" w:rsidRDefault="00BC6AF7" w:rsidP="00843980">
            <w:pPr>
              <w:pStyle w:val="a7"/>
            </w:pPr>
          </w:p>
        </w:tc>
        <w:tc>
          <w:tcPr>
            <w:tcW w:w="4000" w:type="pct"/>
            <w:vAlign w:val="center"/>
          </w:tcPr>
          <w:p w14:paraId="4494F82E" w14:textId="0F63EC76" w:rsidR="00BC6AF7" w:rsidRDefault="00BC6AF7" w:rsidP="00BC6AF7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07732FF4" wp14:editId="7FC6111C">
                  <wp:extent cx="5146605" cy="1644650"/>
                  <wp:effectExtent l="0" t="0" r="0" b="0"/>
                  <wp:docPr id="9" name="Рисунок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46605" cy="16446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2201C4B8" w14:textId="0462EDD0" w:rsidR="00BC6AF7" w:rsidRDefault="00BC6AF7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D44D590" w14:textId="5AF46DA8" w:rsidR="00BC6AF7" w:rsidRDefault="003E3C9C" w:rsidP="003E3C9C">
      <w:pPr>
        <w:pStyle w:val="a6"/>
      </w:pPr>
      <w:r>
        <w:t xml:space="preserve">Это можно записать в виде матричных </w:t>
      </w:r>
      <w:proofErr w:type="gramStart"/>
      <w:r>
        <w:t>уравнений Ах</w:t>
      </w:r>
      <w:proofErr w:type="gramEnd"/>
      <w:r>
        <w:t>=</w:t>
      </w:r>
      <w:r>
        <w:rPr>
          <w:lang w:val="en-US"/>
        </w:rPr>
        <w:t>b</w:t>
      </w:r>
      <w:r w:rsidRPr="003E3C9C">
        <w:t xml:space="preserve">. </w:t>
      </w:r>
      <w:r>
        <w:t xml:space="preserve">Такая система уравнений в общем случае не имеет решения. Поэтому эту систему можно «решить» только в смысле выбора такого вектора x, чтобы минимизировать «расстояние» между векторами </w:t>
      </w:r>
      <w:proofErr w:type="spellStart"/>
      <w:r>
        <w:t>Ax</w:t>
      </w:r>
      <w:proofErr w:type="spellEnd"/>
      <w:r>
        <w:t xml:space="preserve"> и b. Для этого можно применить критерий минимизации суммы квадратов разностей левой и правой частей уравнений системы, то есть</w:t>
      </w:r>
      <w:r w:rsidRPr="003E3C9C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Ax</m:t>
            </m:r>
            <m:r>
              <w:rPr>
                <w:rFonts w:ascii="Cambria Math" w:hAnsi="Cambria Math"/>
              </w:rPr>
              <m:t>-b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  <m:r>
          <w:rPr>
            <w:rFonts w:ascii="Cambria Math" w:hAnsi="Cambria Math"/>
          </w:rPr>
          <m:t>(</m:t>
        </m:r>
        <m:r>
          <m:rPr>
            <m:sty m:val="p"/>
          </m:rPr>
          <w:rPr>
            <w:rFonts w:ascii="Cambria Math" w:hAnsi="Cambria Math"/>
          </w:rPr>
          <m:t>Ax</m:t>
        </m:r>
        <m:r>
          <w:rPr>
            <w:rFonts w:ascii="Cambria Math" w:hAnsi="Cambria Math"/>
          </w:rPr>
          <m:t>-b)⟶</m:t>
        </m:r>
        <m:r>
          <m:rPr>
            <m:sty m:val="p"/>
          </m:rPr>
          <w:rPr>
            <w:rFonts w:ascii="Cambria Math" w:hAnsi="Cambria Math"/>
          </w:rPr>
          <m:t>min</m:t>
        </m:r>
      </m:oMath>
      <w:r w:rsidRPr="003E3C9C">
        <w:t xml:space="preserve">. </w:t>
      </w:r>
      <w:r>
        <w:t>Решени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8"/>
        <w:gridCol w:w="8588"/>
        <w:gridCol w:w="1379"/>
      </w:tblGrid>
      <w:tr w:rsidR="003E3C9C" w14:paraId="2A8150A0" w14:textId="77777777" w:rsidTr="00843980">
        <w:tc>
          <w:tcPr>
            <w:tcW w:w="500" w:type="pct"/>
          </w:tcPr>
          <w:p w14:paraId="544EB145" w14:textId="77777777" w:rsidR="003E3C9C" w:rsidRDefault="003E3C9C" w:rsidP="00843980">
            <w:pPr>
              <w:pStyle w:val="a7"/>
            </w:pPr>
          </w:p>
        </w:tc>
        <w:tc>
          <w:tcPr>
            <w:tcW w:w="4000" w:type="pct"/>
          </w:tcPr>
          <w:p w14:paraId="69F37AC2" w14:textId="61860F3F" w:rsidR="003E3C9C" w:rsidRDefault="003E3C9C" w:rsidP="003E3C9C">
            <w:pPr>
              <w:pStyle w:val="a7"/>
              <w:jc w:val="center"/>
            </w:pPr>
            <w:r>
              <w:rPr>
                <w:noProof/>
              </w:rPr>
              <w:drawing>
                <wp:inline distT="0" distB="0" distL="0" distR="0" wp14:anchorId="6F03BEC6" wp14:editId="14A82A71">
                  <wp:extent cx="3352800" cy="354348"/>
                  <wp:effectExtent l="0" t="0" r="0" b="7620"/>
                  <wp:docPr id="13" name="Рисунок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12"/>
                          <a:srcRect l="4894" t="21178" r="1086"/>
                          <a:stretch/>
                        </pic:blipFill>
                        <pic:spPr bwMode="auto">
                          <a:xfrm>
                            <a:off x="0" y="0"/>
                            <a:ext cx="3352800" cy="354348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0" w:type="pct"/>
            <w:vAlign w:val="center"/>
          </w:tcPr>
          <w:p w14:paraId="3CB94463" w14:textId="73074D69" w:rsidR="003E3C9C" w:rsidRDefault="003E3C9C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1FB0F4" w14:textId="77777777" w:rsidR="003E3C9C" w:rsidRPr="003E3C9C" w:rsidRDefault="003E3C9C" w:rsidP="003E3C9C">
      <w:pPr>
        <w:pStyle w:val="a6"/>
      </w:pPr>
    </w:p>
    <w:p w14:paraId="05363F69" w14:textId="2910E5DE" w:rsidR="007062E5" w:rsidRDefault="007062E5" w:rsidP="007062E5">
      <w:pPr>
        <w:pStyle w:val="3"/>
        <w:numPr>
          <w:ilvl w:val="1"/>
          <w:numId w:val="1"/>
        </w:numPr>
      </w:pPr>
      <w:r>
        <w:t>Оценка коэффициентов</w:t>
      </w:r>
    </w:p>
    <w:p w14:paraId="084F2C6D" w14:textId="3077D372" w:rsidR="003E3C9C" w:rsidRDefault="003E3C9C" w:rsidP="003E3C9C">
      <w:pPr>
        <w:pStyle w:val="a7"/>
      </w:pPr>
      <w:r>
        <w:t xml:space="preserve">Для проверки </w:t>
      </w:r>
      <w:r>
        <w:rPr>
          <w:rFonts w:hint="eastAsia"/>
        </w:rPr>
        <w:t>значимости</w:t>
      </w:r>
      <w:r>
        <w:rPr>
          <w:rFonts w:hint="eastAsia"/>
        </w:rPr>
        <w:t xml:space="preserve"> </w:t>
      </w:r>
      <w:r>
        <w:rPr>
          <w:rFonts w:hint="eastAsia"/>
        </w:rPr>
        <w:t>таких</w:t>
      </w:r>
      <w:r>
        <w:rPr>
          <w:rFonts w:hint="eastAsia"/>
        </w:rPr>
        <w:t xml:space="preserve"> </w:t>
      </w:r>
      <w:r>
        <w:rPr>
          <w:rFonts w:hint="eastAsia"/>
        </w:rPr>
        <w:t>коэффициентов</w:t>
      </w:r>
      <w:r>
        <w:rPr>
          <w:rFonts w:hint="eastAsia"/>
        </w:rPr>
        <w:t xml:space="preserve"> </w:t>
      </w:r>
      <w:r>
        <w:rPr>
          <w:rFonts w:hint="eastAsia"/>
        </w:rPr>
        <w:t>найденные</w:t>
      </w:r>
      <w:r>
        <w:rPr>
          <w:rFonts w:hint="eastAsia"/>
        </w:rPr>
        <w:t xml:space="preserve"> </w:t>
      </w:r>
      <w:r>
        <w:rPr>
          <w:rFonts w:hint="eastAsia"/>
        </w:rPr>
        <w:t>значения</w:t>
      </w:r>
      <w:r w:rsidR="00F3277F" w:rsidRPr="00F3277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F3277F" w:rsidRPr="00F3277F">
        <w:t xml:space="preserve"> </w:t>
      </w:r>
      <w:r>
        <w:rPr>
          <w:rFonts w:hint="eastAsia"/>
        </w:rPr>
        <w:t>сопоставляют с</w:t>
      </w:r>
      <w:r>
        <w:t xml:space="preserve"> погрешностями их определения </w:t>
      </w:r>
      <w:r>
        <w:t>b</w:t>
      </w:r>
      <w:r>
        <w:rPr>
          <w:rFonts w:ascii="Calibri" w:eastAsia="Calibri" w:hAnsi="Calibri" w:cs="Calibri" w:hint="eastAsia"/>
        </w:rPr>
        <w:t>􀭧</w:t>
      </w:r>
      <w:r>
        <w:t xml:space="preserve">. Погрешности рассчитывают из данных по </w:t>
      </w:r>
      <w:r>
        <w:rPr>
          <w:rFonts w:hint="eastAsia"/>
        </w:rPr>
        <w:t>воспроизводимости</w:t>
      </w:r>
      <w:r>
        <w:t xml:space="preserve"> величины </w:t>
      </w:r>
      <w:proofErr w:type="spellStart"/>
      <w:r>
        <w:t>Yэксп</w:t>
      </w:r>
      <w:proofErr w:type="spellEnd"/>
      <w:r>
        <w:t xml:space="preserve"> при дублировании опытов в одних и тех же </w:t>
      </w:r>
      <w:r>
        <w:rPr>
          <w:rFonts w:hint="eastAsia"/>
        </w:rPr>
        <w:t>условиях</w:t>
      </w:r>
      <w:r>
        <w:t xml:space="preserve">, при неизменности всех факторов. Пусть проведено n независимых </w:t>
      </w:r>
      <w:r>
        <w:rPr>
          <w:rFonts w:hint="eastAsia"/>
        </w:rPr>
        <w:t>опытов</w:t>
      </w:r>
      <w:r>
        <w:t xml:space="preserve">, а каждый из них дублировали m раз. Для каждого опыта находят </w:t>
      </w:r>
      <w:r>
        <w:rPr>
          <w:rFonts w:hint="eastAsia"/>
        </w:rPr>
        <w:t>дисперсию</w:t>
      </w:r>
      <w:r w:rsidR="002C52CF" w:rsidRPr="002C52CF">
        <w:t xml:space="preserve"> </w:t>
      </w:r>
      <w:r w:rsidR="002C52CF">
        <w:t>воспроизводимост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2C52CF" w14:paraId="1F59ACBB" w14:textId="77777777" w:rsidTr="002C52CF">
        <w:tc>
          <w:tcPr>
            <w:tcW w:w="434" w:type="pct"/>
          </w:tcPr>
          <w:p w14:paraId="51E31836" w14:textId="77777777" w:rsidR="002C52CF" w:rsidRDefault="002C52CF" w:rsidP="00843980">
            <w:pPr>
              <w:pStyle w:val="a7"/>
            </w:pPr>
          </w:p>
        </w:tc>
        <w:tc>
          <w:tcPr>
            <w:tcW w:w="3934" w:type="pct"/>
          </w:tcPr>
          <w:p w14:paraId="1024B72C" w14:textId="32FB1236" w:rsidR="002C52CF" w:rsidRDefault="00843980" w:rsidP="00843980">
            <w:pPr>
              <w:pStyle w:val="a7"/>
            </w:pPr>
            <m:oMathPara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n</m:t>
                    </m:r>
                  </m:sub>
                  <m:sup>
                    <m:r>
                      <w:rPr>
                        <w:rFonts w:ascii="Cambria Math" w:hAnsi="Cambria Math"/>
                        <w:lang w:val="en-US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∑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Y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Y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эксп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lang w:val="en-US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n(m-1)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B93C782" w14:textId="4AB500F0" w:rsidR="002C52CF" w:rsidRDefault="002C52CF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D785F03" w14:textId="3901DAFE" w:rsidR="002C52CF" w:rsidRPr="003E3C9C" w:rsidRDefault="002C52CF" w:rsidP="002C52CF">
      <w:pPr>
        <w:pStyle w:val="a7"/>
      </w:pPr>
      <w:r>
        <w:t>Усреднение таких дисперсий по всем опытам (если дисперсии</w:t>
      </w:r>
      <w:r w:rsidRPr="002C52CF">
        <w:t xml:space="preserve"> </w:t>
      </w:r>
      <w:r>
        <w:t>однородны) дает:</w:t>
      </w:r>
    </w:p>
    <w:p w14:paraId="428F2071" w14:textId="0E025174" w:rsidR="007062E5" w:rsidRDefault="002C52CF" w:rsidP="002C52CF">
      <w:pPr>
        <w:pStyle w:val="a7"/>
      </w:pPr>
      <w:r>
        <w:rPr>
          <w:rFonts w:hint="eastAsia"/>
        </w:rPr>
        <w:t>В</w:t>
      </w:r>
      <w:r>
        <w:rPr>
          <w:rFonts w:hint="eastAsia"/>
        </w:rPr>
        <w:t xml:space="preserve"> </w:t>
      </w:r>
      <w:r>
        <w:rPr>
          <w:rFonts w:hint="eastAsia"/>
        </w:rPr>
        <w:t>случае</w:t>
      </w:r>
      <w:r>
        <w:rPr>
          <w:rFonts w:hint="eastAsia"/>
        </w:rPr>
        <w:t xml:space="preserve"> </w:t>
      </w:r>
      <w:r>
        <w:rPr>
          <w:rFonts w:hint="eastAsia"/>
        </w:rPr>
        <w:t>с</w:t>
      </w:r>
      <w:r>
        <w:rPr>
          <w:rFonts w:hint="eastAsia"/>
        </w:rPr>
        <w:t xml:space="preserve"> </w:t>
      </w:r>
      <w:r>
        <w:rPr>
          <w:rFonts w:hint="eastAsia"/>
        </w:rPr>
        <w:t>однофакторной</w:t>
      </w:r>
      <w:r>
        <w:rPr>
          <w:rFonts w:hint="eastAsia"/>
        </w:rPr>
        <w:t xml:space="preserve"> </w:t>
      </w:r>
      <w:r>
        <w:rPr>
          <w:rFonts w:hint="eastAsia"/>
        </w:rPr>
        <w:t>регрессией</w:t>
      </w:r>
      <w:r>
        <w:rPr>
          <w:rFonts w:hint="eastAsia"/>
        </w:rPr>
        <w:t xml:space="preserve"> </w:t>
      </w:r>
      <w:r>
        <w:rPr>
          <w:rFonts w:hint="eastAsia"/>
        </w:rPr>
        <w:t>вида</w:t>
      </w:r>
      <w:r>
        <w:rPr>
          <w:rFonts w:hint="eastAsia"/>
        </w:rPr>
        <w:t xml:space="preserve"> Y =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hint="eastAsia"/>
        </w:rPr>
        <w:t xml:space="preserve"> +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rPr>
          <w:rFonts w:hint="eastAsia"/>
        </w:rPr>
        <w:t>X или</w:t>
      </w:r>
      <w:r w:rsidRPr="002C52CF">
        <w:t xml:space="preserve"> </w:t>
      </w:r>
      <w:r>
        <w:t>многофакторной линейной регрессией при ортогональном плане эксперимента,</w:t>
      </w:r>
      <w:r w:rsidRPr="002C52CF">
        <w:t xml:space="preserve"> </w:t>
      </w:r>
      <w:r>
        <w:t>погрешность коэффициентов легко рассчитать, исходя из дисперсии</w:t>
      </w:r>
      <w:r w:rsidRPr="002C52CF">
        <w:t xml:space="preserve"> </w:t>
      </w:r>
      <w:r>
        <w:t>воспроизводимости</w:t>
      </w:r>
      <w:r w:rsidR="00F3277F" w:rsidRPr="00F3277F">
        <w:t xml:space="preserve">: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t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</m:oMath>
      <w:r w:rsidR="00F3277F" w:rsidRPr="00F3277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m:rPr>
                <m:nor/>
              </m:rPr>
              <m:t xml:space="preserve"> </m:t>
            </m:r>
          </m:num>
          <m:den>
            <m:r>
              <w:rPr>
                <w:rFonts w:ascii="Cambria Math" w:hAnsi="Cambria Math"/>
              </w:rPr>
              <m:t>∑</m:t>
            </m:r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X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  <m:r>
          <w:rPr>
            <w:rFonts w:ascii="Cambria Math" w:hAnsi="Cambria Math"/>
          </w:rPr>
          <m:t xml:space="preserve"> </m:t>
        </m:r>
      </m:oMath>
      <w:r w:rsidR="0021161D" w:rsidRPr="0021161D">
        <w:t xml:space="preserve"> </w:t>
      </w:r>
      <w:r w:rsidR="0021161D">
        <w:t xml:space="preserve">Коэффициент считается значимым при </w:t>
      </w:r>
      <m:oMath>
        <m:r>
          <w:rPr>
            <w:rFonts w:ascii="Cambria Math" w:hAnsi="Cambria Math"/>
          </w:rPr>
          <m:t>|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m:rPr>
            <m:nor/>
          </m:rPr>
          <m:t>|&gt;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∆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</w:p>
    <w:p w14:paraId="612FCDE4" w14:textId="2B5B81EE" w:rsidR="0021161D" w:rsidRDefault="0021161D" w:rsidP="0021161D">
      <w:pPr>
        <w:pStyle w:val="3"/>
      </w:pPr>
      <w:r>
        <w:lastRenderedPageBreak/>
        <w:t>Проверка адекватности регрессии</w:t>
      </w:r>
    </w:p>
    <w:p w14:paraId="19F707BB" w14:textId="1CE8E4C5" w:rsidR="000A3A85" w:rsidRPr="000A3A85" w:rsidRDefault="00FB5A3E" w:rsidP="000A3A85">
      <w:pPr>
        <w:pStyle w:val="a7"/>
        <w:rPr>
          <w:i/>
        </w:rPr>
      </w:pPr>
      <w:r>
        <w:t xml:space="preserve">Разброс результатов </w:t>
      </w:r>
      <w:r>
        <w:rPr>
          <w:rFonts w:hint="eastAsia"/>
        </w:rPr>
        <w:t>параллельных</w:t>
      </w:r>
      <w:r>
        <w:rPr>
          <w:rFonts w:hint="eastAsia"/>
        </w:rPr>
        <w:t xml:space="preserve"> </w:t>
      </w:r>
      <w:r>
        <w:rPr>
          <w:rFonts w:hint="eastAsia"/>
        </w:rPr>
        <w:t>опытов</w:t>
      </w:r>
      <w:r>
        <w:rPr>
          <w:rFonts w:hint="eastAsia"/>
        </w:rPr>
        <w:t xml:space="preserve"> </w:t>
      </w:r>
      <w:r>
        <w:rPr>
          <w:rFonts w:hint="eastAsia"/>
        </w:rPr>
        <w:t>оценивается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воспроизводим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mn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</m:oMath>
      <w:r>
        <w:rPr>
          <w:rFonts w:hint="eastAsia"/>
        </w:rPr>
        <w:t xml:space="preserve">, </w:t>
      </w:r>
      <w:r>
        <w:rPr>
          <w:rFonts w:hint="eastAsia"/>
        </w:rPr>
        <w:t>невязки</w:t>
      </w:r>
      <w:r>
        <w:t xml:space="preserve"> </w:t>
      </w:r>
      <w:r>
        <w:rPr>
          <w:rFonts w:hint="eastAsia"/>
        </w:rPr>
        <w:t>–</w:t>
      </w:r>
      <w:r>
        <w:rPr>
          <w:rFonts w:hint="eastAsia"/>
        </w:rPr>
        <w:t xml:space="preserve"> </w:t>
      </w:r>
      <w:r>
        <w:rPr>
          <w:rFonts w:hint="eastAsia"/>
        </w:rPr>
        <w:t>дисперсией</w:t>
      </w:r>
      <w:r>
        <w:rPr>
          <w:rFonts w:hint="eastAsia"/>
        </w:rPr>
        <w:t xml:space="preserve"> </w:t>
      </w:r>
      <w:r>
        <w:rPr>
          <w:rFonts w:hint="eastAsia"/>
        </w:rPr>
        <w:t>адекватности</w:t>
      </w:r>
      <w:r>
        <w:rPr>
          <w:rFonts w:hint="eastAsia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  <w:lang w:val="en-US"/>
              </w:rPr>
            </m:ctrlPr>
          </m:sSubSupPr>
          <m:e>
            <m:r>
              <w:rPr>
                <w:rFonts w:ascii="Cambria Math" w:hAnsi="Cambria Math"/>
                <w:lang w:val="en-US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ad</m:t>
            </m:r>
          </m:sub>
          <m:sup>
            <m:r>
              <w:rPr>
                <w:rFonts w:ascii="Cambria Math" w:hAnsi="Cambria Math"/>
              </w:rPr>
              <m:t>2</m:t>
            </m:r>
          </m:sup>
        </m:sSubSup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w:rPr>
                <w:rFonts w:ascii="Cambria Math" w:hAnsi="Cambria Math"/>
              </w:rPr>
              <m:t>∑</m:t>
            </m:r>
            <m:sSup>
              <m:sSupPr>
                <m:ctrlPr>
                  <w:rPr>
                    <w:rFonts w:ascii="Cambria Math" w:hAnsi="Cambria Math"/>
                    <w:lang w:val="en-US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Y</m:t>
                </m:r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Y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эксп</m:t>
                    </m:r>
                  </m:sub>
                </m:sSub>
                <m:r>
                  <w:rPr>
                    <w:rFonts w:ascii="Cambria Math" w:hAnsi="Cambria Math"/>
                  </w:rPr>
                  <m:t>)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r>
              <w:rPr>
                <w:rFonts w:ascii="Cambria Math" w:hAnsi="Cambria Math"/>
                <w:lang w:val="en-US"/>
              </w:rPr>
              <m:t>m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k</m:t>
            </m:r>
          </m:den>
        </m:f>
      </m:oMath>
      <w:r>
        <w:rPr>
          <w:rFonts w:hint="eastAsia"/>
        </w:rPr>
        <w:t xml:space="preserve">. Сопоставление двух дисперсий проводится </w:t>
      </w:r>
      <w:r>
        <w:rPr>
          <w:rFonts w:hint="eastAsia"/>
        </w:rPr>
        <w:t>по</w:t>
      </w:r>
      <w:r>
        <w:t xml:space="preserve"> критерию Фишера</w:t>
      </w:r>
      <w:r w:rsidR="000A3A85" w:rsidRPr="000A3A85">
        <w:t xml:space="preserve">: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d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num>
          <m:den>
            <m:sSubSup>
              <m:sSubSupPr>
                <m:ctrlPr>
                  <w:rPr>
                    <w:rFonts w:ascii="Cambria Math" w:hAnsi="Cambria Math"/>
                    <w:lang w:val="en-US"/>
                  </w:rPr>
                </m:ctrlPr>
              </m:sSubSupPr>
              <m:e>
                <m:r>
                  <w:rPr>
                    <w:rFonts w:ascii="Cambria Math" w:hAnsi="Cambria Math"/>
                    <w:lang w:val="en-US"/>
                  </w:rPr>
                  <m:t>s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mn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den>
        </m:f>
      </m:oMath>
      <w:r w:rsidR="000A3A85" w:rsidRPr="000A3A85">
        <w:t xml:space="preserve">, </w:t>
      </w:r>
      <w:r w:rsidR="000A3A85">
        <w:t xml:space="preserve">если </w:t>
      </w: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F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эксп</m:t>
            </m:r>
          </m:sub>
        </m:sSub>
        <m:r>
          <w:rPr>
            <w:rFonts w:ascii="Cambria Math" w:hAnsi="Cambria Math"/>
          </w:rPr>
          <m:t>&lt;</m:t>
        </m:r>
        <m:r>
          <w:rPr>
            <w:rFonts w:ascii="Cambria Math" w:hAnsi="Cambria Math"/>
            <w:lang w:val="en-US"/>
          </w:rPr>
          <m:t>F</m:t>
        </m:r>
      </m:oMath>
      <w:r w:rsidR="000A3A85" w:rsidRPr="000A3A85">
        <w:t xml:space="preserve">, </w:t>
      </w:r>
      <w:r w:rsidR="000A3A85">
        <w:t>регрессия считается адекватной.</w:t>
      </w:r>
    </w:p>
    <w:p w14:paraId="46492184" w14:textId="77777777" w:rsidR="000A3A85" w:rsidRPr="000A3A85" w:rsidRDefault="000A3A85" w:rsidP="000A3A85">
      <w:pPr>
        <w:pStyle w:val="a7"/>
      </w:pPr>
    </w:p>
    <w:p w14:paraId="57C4E5EE" w14:textId="77777777" w:rsidR="00F3277F" w:rsidRPr="00F3277F" w:rsidRDefault="00F3277F" w:rsidP="002C52CF">
      <w:pPr>
        <w:pStyle w:val="a7"/>
      </w:pPr>
    </w:p>
    <w:p w14:paraId="5696AAD1" w14:textId="2EFD8A32" w:rsidR="00925AA8" w:rsidRPr="00BA0302" w:rsidRDefault="00925AA8" w:rsidP="00925AA8">
      <w:pPr>
        <w:pStyle w:val="1"/>
      </w:pPr>
      <w:r>
        <w:lastRenderedPageBreak/>
        <w:t>Экспериментальная часть</w:t>
      </w:r>
      <w:bookmarkEnd w:id="10"/>
    </w:p>
    <w:p w14:paraId="59A22826" w14:textId="353E6E38" w:rsidR="0074044A" w:rsidRDefault="00843980" w:rsidP="00C5000C">
      <w:pPr>
        <w:pStyle w:val="a7"/>
        <w:rPr>
          <w:color w:val="auto"/>
        </w:rPr>
      </w:pPr>
      <w:r>
        <w:rPr>
          <w:color w:val="auto"/>
        </w:rPr>
        <w:t>Коэффициенты диффузии оценивались с помощью модели прохождения маленького шарика сквозь вязкую среду. Для оценки отношения значений коэффициентов диффузии при разных концентрациях спирта в смеси и температурах использовалась формула Стокса</w:t>
      </w:r>
      <w:r w:rsidR="00817910" w:rsidRPr="00817910">
        <w:rPr>
          <w:color w:val="auto"/>
        </w:rPr>
        <w:t xml:space="preserve">, </w:t>
      </w:r>
      <w:r w:rsidR="00817910">
        <w:rPr>
          <w:color w:val="auto"/>
        </w:rPr>
        <w:t xml:space="preserve">при </w:t>
      </w:r>
      <w:r w:rsidR="007862F6">
        <w:rPr>
          <w:color w:val="auto"/>
        </w:rPr>
        <w:t>том,</w:t>
      </w:r>
      <w:r w:rsidR="00817910">
        <w:rPr>
          <w:color w:val="auto"/>
        </w:rPr>
        <w:t xml:space="preserve"> что</w:t>
      </w:r>
      <w:r w:rsidR="00817910" w:rsidRPr="00817910">
        <w:rPr>
          <w:color w:val="auto"/>
        </w:rPr>
        <w:t xml:space="preserve"> </w:t>
      </w:r>
      <m:oMath>
        <m:r>
          <m:rPr>
            <m:sty m:val="p"/>
          </m:rPr>
          <w:rPr>
            <w:rFonts w:ascii="Cambria Math" w:hAnsi="Cambria Math"/>
            <w:lang w:val="en-US"/>
          </w:rPr>
          <m:t>η</m:t>
        </m:r>
        <m:d>
          <m:dPr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w</m:t>
            </m:r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  <w:lang w:val="en-US"/>
              </w:rPr>
              <m:t>T</m:t>
            </m:r>
          </m:e>
        </m:d>
      </m:oMath>
      <w:r w:rsidR="00817910" w:rsidRPr="00817910">
        <w:t xml:space="preserve"> -</w:t>
      </w:r>
      <w:r w:rsidR="00817910">
        <w:t xml:space="preserve"> функция от состава и температуры</w:t>
      </w:r>
      <w:r w:rsid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43980" w14:paraId="2F0A4CF9" w14:textId="77777777" w:rsidTr="00843980">
        <w:tc>
          <w:tcPr>
            <w:tcW w:w="434" w:type="pct"/>
          </w:tcPr>
          <w:p w14:paraId="2C2D8A79" w14:textId="77777777" w:rsidR="00843980" w:rsidRDefault="00843980" w:rsidP="00843980">
            <w:pPr>
              <w:pStyle w:val="a7"/>
            </w:pPr>
          </w:p>
        </w:tc>
        <w:tc>
          <w:tcPr>
            <w:tcW w:w="3934" w:type="pct"/>
          </w:tcPr>
          <w:p w14:paraId="6A26031F" w14:textId="482E1957" w:rsidR="00843980" w:rsidRDefault="00843980" w:rsidP="00843980">
            <w:pPr>
              <w:pStyle w:val="a7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 xml:space="preserve"> 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6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π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η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w,T</m:t>
                            </m:r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r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 xml:space="preserve"> 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4F529AD2" w14:textId="77777777" w:rsidR="00843980" w:rsidRDefault="00843980" w:rsidP="00843980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67ECE7C" w14:textId="382E59B7" w:rsidR="00843980" w:rsidRDefault="00817910" w:rsidP="007262F8">
      <w:pPr>
        <w:pStyle w:val="a7"/>
        <w:ind w:firstLine="708"/>
        <w:rPr>
          <w:color w:val="auto"/>
        </w:rPr>
      </w:pPr>
      <w:r>
        <w:rPr>
          <w:color w:val="auto"/>
        </w:rPr>
        <w:t>Д</w:t>
      </w:r>
      <w:r w:rsidR="00197870">
        <w:rPr>
          <w:color w:val="auto"/>
        </w:rPr>
        <w:t xml:space="preserve">анная модель не описывает различные </w:t>
      </w:r>
      <w:r>
        <w:rPr>
          <w:color w:val="auto"/>
        </w:rPr>
        <w:t xml:space="preserve">взаимодействия между молекулами и, строго говоря не применима на микроуровне, но зависимость коэффициентов диффузии от температуры в жидкой фазе также подчиняются закону </w:t>
      </w:r>
      <w:proofErr w:type="spellStart"/>
      <w:r>
        <w:rPr>
          <w:color w:val="auto"/>
        </w:rPr>
        <w:t>Арениуса</w:t>
      </w:r>
      <w:proofErr w:type="spellEnd"/>
      <w:r>
        <w:rPr>
          <w:color w:val="auto"/>
        </w:rPr>
        <w:t xml:space="preserve">, </w:t>
      </w:r>
      <w:r w:rsidR="00D8609A">
        <w:rPr>
          <w:color w:val="auto"/>
        </w:rPr>
        <w:t>следовательно,</w:t>
      </w:r>
      <w:r>
        <w:rPr>
          <w:color w:val="auto"/>
        </w:rPr>
        <w:t xml:space="preserve"> можно найти отношения</w:t>
      </w:r>
      <w:r w:rsidR="00197870">
        <w:rPr>
          <w:color w:val="auto"/>
        </w:rPr>
        <w:t xml:space="preserve"> </w:t>
      </w:r>
      <m:oMath>
        <m:r>
          <w:rPr>
            <w:rFonts w:ascii="Cambria Math" w:hAnsi="Cambria Math"/>
            <w:lang w:val="en-US"/>
          </w:rPr>
          <m:t>D</m:t>
        </m:r>
      </m:oMath>
      <w:r w:rsidR="00197870">
        <w:rPr>
          <w:color w:val="auto"/>
        </w:rPr>
        <w:t xml:space="preserve"> </w:t>
      </w:r>
      <w:r>
        <w:rPr>
          <w:color w:val="auto"/>
        </w:rPr>
        <w:t xml:space="preserve">при разных мономерах и их концентрациях и температурах. Таким образом были найдены отношения </w:t>
      </w:r>
      <m:oMath>
        <m:f>
          <m:fPr>
            <m:ctrlPr>
              <w:rPr>
                <w:rFonts w:ascii="Cambria Math" w:hAnsi="Cambria Math"/>
                <w:color w:val="auto"/>
              </w:rPr>
            </m:ctrlPr>
          </m:fPr>
          <m:num>
            <m:r>
              <w:rPr>
                <w:rFonts w:ascii="Cambria Math" w:hAnsi="Cambria Math"/>
                <w:color w:val="auto"/>
              </w:rPr>
              <m:t>D</m:t>
            </m:r>
          </m:num>
          <m:den>
            <m:sSub>
              <m:sSubPr>
                <m:ctrlPr>
                  <w:rPr>
                    <w:rFonts w:ascii="Cambria Math" w:hAnsi="Cambria Math"/>
                    <w:color w:val="auto"/>
                  </w:rPr>
                </m:ctrlPr>
              </m:sSubPr>
              <m:e>
                <m:r>
                  <w:rPr>
                    <w:rFonts w:ascii="Cambria Math" w:hAnsi="Cambria Math"/>
                    <w:color w:val="auto"/>
                  </w:rPr>
                  <m:t>D</m:t>
                </m:r>
              </m:e>
              <m:sub>
                <m:r>
                  <w:rPr>
                    <w:rFonts w:ascii="Cambria Math" w:hAnsi="Cambria Math"/>
                    <w:color w:val="auto"/>
                  </w:rPr>
                  <m:t>0</m:t>
                </m:r>
              </m:sub>
            </m:sSub>
          </m:den>
        </m:f>
      </m:oMath>
      <w:r w:rsidRPr="00817910">
        <w:rPr>
          <w:color w:val="auto"/>
        </w:rP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47"/>
        <w:gridCol w:w="8588"/>
        <w:gridCol w:w="1380"/>
      </w:tblGrid>
      <w:tr w:rsidR="00817910" w14:paraId="3F12DF4C" w14:textId="77777777" w:rsidTr="00046185">
        <w:tc>
          <w:tcPr>
            <w:tcW w:w="434" w:type="pct"/>
          </w:tcPr>
          <w:p w14:paraId="1F75F64E" w14:textId="77777777" w:rsidR="00817910" w:rsidRDefault="00817910" w:rsidP="00046185">
            <w:pPr>
              <w:pStyle w:val="a7"/>
            </w:pPr>
          </w:p>
        </w:tc>
        <w:tc>
          <w:tcPr>
            <w:tcW w:w="3934" w:type="pct"/>
          </w:tcPr>
          <w:p w14:paraId="0B76C1BE" w14:textId="777E3306" w:rsidR="00817910" w:rsidRPr="00817910" w:rsidRDefault="00817910" w:rsidP="00817910">
            <w:pPr>
              <w:pStyle w:val="a7"/>
              <w:rPr>
                <w:lang w:val="en-US"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D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η0.001</m:t>
                    </m:r>
                  </m:den>
                </m:f>
              </m:oMath>
            </m:oMathPara>
          </w:p>
        </w:tc>
        <w:tc>
          <w:tcPr>
            <w:tcW w:w="632" w:type="pct"/>
            <w:vAlign w:val="center"/>
          </w:tcPr>
          <w:p w14:paraId="65F33A5D" w14:textId="77777777" w:rsidR="00817910" w:rsidRDefault="00817910" w:rsidP="00046185">
            <w:pPr>
              <w:pStyle w:val="a7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7351D9F" w14:textId="24F40693" w:rsidR="007862F6" w:rsidRDefault="007862F6" w:rsidP="007862F6">
      <w:pPr>
        <w:pStyle w:val="a6"/>
        <w:rPr>
          <w:color w:val="auto"/>
        </w:rPr>
      </w:pPr>
      <m:oMath>
        <m:sSub>
          <m:sSubPr>
            <m:ctrlPr>
              <w:rPr>
                <w:rFonts w:ascii="Cambria Math" w:hAnsi="Cambria Math"/>
                <w:color w:val="auto"/>
              </w:rPr>
            </m:ctrlPr>
          </m:sSubPr>
          <m:e>
            <m:r>
              <w:rPr>
                <w:rFonts w:ascii="Cambria Math" w:hAnsi="Cambria Math"/>
                <w:color w:val="auto"/>
              </w:rPr>
              <m:t>D</m:t>
            </m:r>
          </m:e>
          <m:sub>
            <m:r>
              <w:rPr>
                <w:rFonts w:ascii="Cambria Math" w:hAnsi="Cambria Math"/>
                <w:color w:val="auto"/>
              </w:rPr>
              <m:t>0</m:t>
            </m:r>
          </m:sub>
        </m:sSub>
        <m:r>
          <w:rPr>
            <w:rFonts w:ascii="Cambria Math" w:hAnsi="Cambria Math"/>
          </w:rPr>
          <m:t>=15000</m:t>
        </m:r>
      </m:oMath>
      <w:r>
        <w:t xml:space="preserve"> – нормировочный коэффициент</w:t>
      </w:r>
      <w:r>
        <w:rPr>
          <w:color w:val="auto"/>
        </w:rPr>
        <w:t xml:space="preserve"> </w:t>
      </w:r>
    </w:p>
    <w:p w14:paraId="40AD013B" w14:textId="65E41AC9" w:rsidR="007862F6" w:rsidRDefault="007862F6" w:rsidP="007862F6">
      <w:pPr>
        <w:pStyle w:val="a6"/>
      </w:pPr>
      <m:oMath>
        <m:r>
          <w:rPr>
            <w:rFonts w:ascii="Cambria Math" w:hAnsi="Cambria Math"/>
            <w:lang w:val="en-US"/>
          </w:rPr>
          <m:t>η</m:t>
        </m:r>
      </m:oMath>
      <w:r>
        <w:t xml:space="preserve"> – динамическая вязкость в </w:t>
      </w:r>
      <w:proofErr w:type="spellStart"/>
      <w:r>
        <w:t>сПуаз</w:t>
      </w:r>
      <w:proofErr w:type="spellEnd"/>
    </w:p>
    <w:p w14:paraId="062C2DCE" w14:textId="256DE81F" w:rsidR="007862F6" w:rsidRDefault="007862F6" w:rsidP="007862F6">
      <w:pPr>
        <w:pStyle w:val="a6"/>
        <w:rPr>
          <w:color w:val="auto"/>
        </w:rPr>
      </w:pPr>
      <m:oMath>
        <m:r>
          <w:rPr>
            <w:rFonts w:ascii="Cambria Math" w:hAnsi="Cambria Math"/>
            <w:lang w:val="en-US"/>
          </w:rPr>
          <m:t>T</m:t>
        </m:r>
      </m:oMath>
      <w:r>
        <w:rPr>
          <w:lang w:val="en-US"/>
        </w:rPr>
        <w:t xml:space="preserve"> – </w:t>
      </w:r>
      <w:r>
        <w:t>температура в С</w:t>
      </w:r>
      <w:r>
        <w:rPr>
          <w:color w:val="auto"/>
        </w:rPr>
        <w:t xml:space="preserve"> </w:t>
      </w:r>
    </w:p>
    <w:p w14:paraId="1F957F4A" w14:textId="28B36B68" w:rsidR="0074044A" w:rsidRDefault="0074044A" w:rsidP="007262F8">
      <w:pPr>
        <w:pStyle w:val="a7"/>
        <w:ind w:firstLine="708"/>
        <w:rPr>
          <w:color w:val="auto"/>
        </w:rPr>
      </w:pPr>
      <w:r>
        <w:rPr>
          <w:color w:val="auto"/>
        </w:rPr>
        <w:t xml:space="preserve">Для получения зависимости вязкости от состава была проведена серия нескольких экспериментов с разным содержанием растворителя в среде мономера. Чистый мономер </w:t>
      </w:r>
      <w:r w:rsidR="007262F8">
        <w:rPr>
          <w:color w:val="auto"/>
        </w:rPr>
        <w:t>разбавлялся</w:t>
      </w:r>
      <w:r>
        <w:rPr>
          <w:color w:val="auto"/>
        </w:rPr>
        <w:t xml:space="preserve"> спиртом в нужной пропорции</w:t>
      </w:r>
      <w:r w:rsidR="007262F8">
        <w:rPr>
          <w:color w:val="auto"/>
        </w:rPr>
        <w:t xml:space="preserve"> до нужной концентрации бутанола-1</w:t>
      </w:r>
      <w:r>
        <w:rPr>
          <w:color w:val="auto"/>
        </w:rPr>
        <w:t xml:space="preserve">. </w:t>
      </w:r>
      <w:r w:rsidR="007262F8">
        <w:rPr>
          <w:color w:val="auto"/>
        </w:rPr>
        <w:t>Для этого состава</w:t>
      </w:r>
      <w:r>
        <w:rPr>
          <w:color w:val="auto"/>
        </w:rPr>
        <w:t xml:space="preserve"> производилось вычисление вязкостей при плавном изменении температуры, чтобы уменьшить искажение результатов. Измерялась также плотность состава при комнатной температуре.</w:t>
      </w:r>
      <w:r w:rsidR="007262F8">
        <w:rPr>
          <w:color w:val="auto"/>
        </w:rPr>
        <w:t xml:space="preserve"> После чего происходило разбавление композиции, и процедура повторялась вновь. </w:t>
      </w:r>
    </w:p>
    <w:p w14:paraId="406BED3D" w14:textId="393FC190" w:rsidR="00C5000C" w:rsidRDefault="00C5000C" w:rsidP="007262F8">
      <w:pPr>
        <w:pStyle w:val="a6"/>
      </w:pPr>
      <w:r>
        <w:t>Объектами исследования стали:</w:t>
      </w:r>
    </w:p>
    <w:p w14:paraId="07790685" w14:textId="77777777" w:rsidR="00C5000C" w:rsidRPr="004554DB" w:rsidRDefault="00C5000C" w:rsidP="007262F8">
      <w:pPr>
        <w:pStyle w:val="a6"/>
        <w:ind w:left="708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7332700" w14:textId="3E2636BA" w:rsidR="00C5000C" w:rsidRDefault="00C5000C" w:rsidP="007262F8">
      <w:pPr>
        <w:pStyle w:val="a6"/>
        <w:ind w:left="708"/>
      </w:pPr>
      <w:r>
        <w:t>Растворитель – бутанол-1</w:t>
      </w:r>
    </w:p>
    <w:p w14:paraId="5B0E4EB7" w14:textId="7A35BC20" w:rsidR="00C42602" w:rsidRDefault="00C42602" w:rsidP="007262F8">
      <w:pPr>
        <w:pStyle w:val="a6"/>
      </w:pPr>
      <w:r>
        <w:t>Диапазон содержания бутанола-1 в смеси: 0-20% по массе</w:t>
      </w:r>
    </w:p>
    <w:p w14:paraId="7A7F173A" w14:textId="4D6AFD57" w:rsidR="00C42602" w:rsidRDefault="00C42602" w:rsidP="007262F8">
      <w:pPr>
        <w:pStyle w:val="a6"/>
      </w:pPr>
      <w:r>
        <w:lastRenderedPageBreak/>
        <w:t>Температурный диапазон: от 15-14 С</w:t>
      </w:r>
    </w:p>
    <w:p w14:paraId="0C926D04" w14:textId="77811F00" w:rsidR="004554DB" w:rsidRDefault="00C42602" w:rsidP="00C5000C">
      <w:pPr>
        <w:pStyle w:val="a7"/>
      </w:pPr>
      <w:r>
        <w:t xml:space="preserve">Опыт с </w:t>
      </w:r>
      <w:r w:rsidR="004554DB">
        <w:rPr>
          <w:lang w:val="en-US"/>
        </w:rPr>
        <w:t>OCM</w:t>
      </w:r>
      <w:r w:rsidR="004554DB" w:rsidRPr="004554DB">
        <w:t>-2</w:t>
      </w:r>
      <w:r>
        <w:t xml:space="preserve"> состава от 0 до 20 % бутанола-1 с шагом 2,5% и температурным шагов около </w:t>
      </w:r>
      <w:r w:rsidR="007262F8">
        <w:t>1-2</w:t>
      </w:r>
      <w:r>
        <w:t xml:space="preserve"> С был тщательно проведен</w:t>
      </w:r>
      <w:r w:rsidR="004554DB">
        <w:t>, чтобы достаточно точно оценить зависимости и величину погрешностей при проведении эксперимента.</w:t>
      </w:r>
      <w:r>
        <w:t xml:space="preserve">  Остальные же опыты с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  <w:r>
        <w:t xml:space="preserve"> проведены с шагом 5%. </w:t>
      </w:r>
    </w:p>
    <w:p w14:paraId="4CD5D649" w14:textId="2F8F43CE" w:rsidR="00D27E5F" w:rsidRPr="007262F8" w:rsidRDefault="00D27E5F" w:rsidP="007262F8">
      <w:pPr>
        <w:pStyle w:val="a7"/>
        <w:rPr>
          <w:color w:val="auto"/>
        </w:rPr>
      </w:pPr>
      <w:r>
        <w:t xml:space="preserve">Вычисление вязкости проводилось с использованием </w:t>
      </w:r>
      <w:proofErr w:type="spellStart"/>
      <w:r w:rsidRPr="00D27E5F">
        <w:rPr>
          <w:color w:val="FF0000"/>
          <w:highlight w:val="yellow"/>
        </w:rPr>
        <w:t>апарата</w:t>
      </w:r>
      <w:proofErr w:type="spellEnd"/>
      <w:r w:rsidRPr="00D27E5F">
        <w:rPr>
          <w:color w:val="FF0000"/>
          <w:highlight w:val="yellow"/>
        </w:rPr>
        <w:t>.</w:t>
      </w:r>
      <w:r>
        <w:rPr>
          <w:color w:val="FF0000"/>
        </w:rPr>
        <w:t xml:space="preserve"> </w:t>
      </w:r>
    </w:p>
    <w:p w14:paraId="5F2500CB" w14:textId="6FDC7171" w:rsidR="00D27E5F" w:rsidRDefault="00D27E5F" w:rsidP="00D27E5F">
      <w:pPr>
        <w:pStyle w:val="a7"/>
        <w:rPr>
          <w:color w:val="auto"/>
        </w:rPr>
      </w:pPr>
      <w:r w:rsidRPr="00074D20">
        <w:rPr>
          <w:color w:val="auto"/>
        </w:rPr>
        <w:t>Для</w:t>
      </w:r>
      <w:r>
        <w:rPr>
          <w:color w:val="auto"/>
        </w:rPr>
        <w:t xml:space="preserve"> снятия показаний вязкости и температуры с прибора использовалась </w:t>
      </w:r>
      <w:proofErr w:type="spellStart"/>
      <w:r>
        <w:rPr>
          <w:color w:val="auto"/>
        </w:rPr>
        <w:t>вебкамера</w:t>
      </w:r>
      <w:proofErr w:type="spellEnd"/>
      <w:r>
        <w:rPr>
          <w:color w:val="auto"/>
        </w:rPr>
        <w:t xml:space="preserve">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</w:t>
      </w:r>
      <w:r>
        <w:rPr>
          <w:color w:val="auto"/>
          <w:lang w:val="en-US"/>
        </w:rPr>
        <w:t>Tesseract</w:t>
      </w:r>
      <w:r>
        <w:rPr>
          <w:color w:val="auto"/>
        </w:rPr>
        <w:t xml:space="preserve"> </w:t>
      </w:r>
      <w:r>
        <w:rPr>
          <w:color w:val="auto"/>
          <w:lang w:val="en-US"/>
        </w:rPr>
        <w:t>OCR</w:t>
      </w:r>
      <w:r w:rsidR="00D77C3B">
        <w:rPr>
          <w:color w:val="auto"/>
        </w:rPr>
        <w:t xml:space="preserve">, </w:t>
      </w:r>
      <w:r>
        <w:rPr>
          <w:color w:val="auto"/>
        </w:rPr>
        <w:t>программа распознавала полученные участки и проверяла корректность полученных значений. Результатом работы программы была таблица вида:</w:t>
      </w:r>
    </w:p>
    <w:tbl>
      <w:tblPr>
        <w:tblW w:w="7000" w:type="dxa"/>
        <w:tblInd w:w="-5" w:type="dxa"/>
        <w:tblLook w:val="04A0" w:firstRow="1" w:lastRow="0" w:firstColumn="1" w:lastColumn="0" w:noHBand="0" w:noVBand="1"/>
      </w:tblPr>
      <w:tblGrid>
        <w:gridCol w:w="509"/>
        <w:gridCol w:w="960"/>
        <w:gridCol w:w="1564"/>
        <w:gridCol w:w="2574"/>
        <w:gridCol w:w="713"/>
        <w:gridCol w:w="2806"/>
      </w:tblGrid>
      <w:tr w:rsidR="00E27180" w:rsidRPr="00E27180" w14:paraId="07878559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0D4D314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FB273D2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4C11F2B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y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67983B01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561C72DF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x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1C6FC93A" w14:textId="77777777" w:rsidR="00E27180" w:rsidRPr="00E27180" w:rsidRDefault="00E27180" w:rsidP="00E27180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E27180" w:rsidRPr="00E27180" w14:paraId="3B58844F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13618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23D3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C43E690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F0EBE4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9671E6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329C904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AE1DC38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D8963A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080C82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49E1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C26B9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A579E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341B5A1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6F786B04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CA3E6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93BE7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50BED33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597A71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F267A9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F7FA8B8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E27180" w:rsidRPr="00E27180" w14:paraId="0574B7F6" w14:textId="77777777" w:rsidTr="00E27180">
        <w:trPr>
          <w:trHeight w:val="288"/>
        </w:trPr>
        <w:tc>
          <w:tcPr>
            <w:tcW w:w="420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9AE5FED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1A30175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8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557BB0C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9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53ABDB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image_sweep_check</w:t>
            </w:r>
            <w:proofErr w:type="spellEnd"/>
          </w:p>
        </w:tc>
        <w:tc>
          <w:tcPr>
            <w:tcW w:w="62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98D822E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2140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C7F0FC" w14:textId="77777777" w:rsidR="00E27180" w:rsidRPr="00E27180" w:rsidRDefault="00E27180" w:rsidP="00E27180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E27180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69F9D5BE" w14:textId="4EBFA293" w:rsidR="00140220" w:rsidRDefault="00C61528" w:rsidP="00140220">
      <w:pPr>
        <w:pStyle w:val="a7"/>
      </w:pPr>
      <w:r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Чтобы учесть начальные колебания </w:t>
      </w:r>
      <w:commentRangeStart w:id="12"/>
      <w:r>
        <w:t xml:space="preserve">температуры и вязкости </w:t>
      </w:r>
      <w:commentRangeEnd w:id="12"/>
      <w:r w:rsidR="00810B5D">
        <w:rPr>
          <w:rStyle w:val="af4"/>
          <w:rFonts w:eastAsia="SimSun" w:cstheme="minorBidi"/>
          <w:color w:val="auto"/>
          <w:lang w:eastAsia="en-US"/>
        </w:rPr>
        <w:commentReference w:id="12"/>
      </w:r>
      <w:r>
        <w:t>в системе и исключить их из рассмотрения, для некоторых экспериментов удалялись первые несколько (1-2) минут.</w:t>
      </w:r>
      <w:r w:rsidR="00140220" w:rsidRPr="00140220">
        <w:t xml:space="preserve"> </w:t>
      </w:r>
      <w:r w:rsidR="00140220">
        <w:t xml:space="preserve">Временная развертка </w:t>
      </w:r>
      <w:r w:rsidR="00140220">
        <w:t xml:space="preserve">таких </w:t>
      </w:r>
      <w:r w:rsidR="00140220">
        <w:t>данных выглядит следующим образом:</w:t>
      </w:r>
    </w:p>
    <w:p w14:paraId="0C64992D" w14:textId="779F0ED7" w:rsidR="00C61528" w:rsidRDefault="00140220" w:rsidP="00140220">
      <w:pPr>
        <w:pStyle w:val="af0"/>
        <w:jc w:val="left"/>
      </w:pPr>
      <w:r>
        <w:rPr>
          <w:noProof/>
        </w:rPr>
        <w:lastRenderedPageBreak/>
        <w:drawing>
          <wp:inline distT="0" distB="0" distL="0" distR="0" wp14:anchorId="12DDE12C" wp14:editId="7735829B">
            <wp:extent cx="6931025" cy="4851718"/>
            <wp:effectExtent l="0" t="0" r="3175" b="6350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BF190F8" w14:textId="22490736" w:rsidR="00140220" w:rsidRDefault="00140220" w:rsidP="00C61528">
      <w:pPr>
        <w:pStyle w:val="a7"/>
      </w:pPr>
      <w:r>
        <w:t>График зависимости коэффициента вязкости от температуры</w:t>
      </w:r>
      <w:r>
        <w:t>:</w:t>
      </w:r>
    </w:p>
    <w:p w14:paraId="18A8ACCB" w14:textId="03B9F27D" w:rsidR="00140220" w:rsidRPr="00140220" w:rsidRDefault="00140220" w:rsidP="00140220">
      <w:pPr>
        <w:pStyle w:val="af0"/>
      </w:pPr>
      <w:r>
        <w:rPr>
          <w:noProof/>
        </w:rPr>
        <w:drawing>
          <wp:inline distT="0" distB="0" distL="0" distR="0" wp14:anchorId="024EEC9A" wp14:editId="4E00D0FB">
            <wp:extent cx="6931025" cy="4851718"/>
            <wp:effectExtent l="0" t="0" r="3175" b="6350"/>
            <wp:docPr id="7" name="Рисунок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704EAC" w14:textId="5EE4658B" w:rsidR="007A37FF" w:rsidRDefault="00C61528" w:rsidP="00C5000C">
      <w:pPr>
        <w:pStyle w:val="a7"/>
      </w:pPr>
      <w:r>
        <w:lastRenderedPageBreak/>
        <w:t>После чего д</w:t>
      </w:r>
      <w:r w:rsidR="007A37FF">
        <w:t xml:space="preserve">анные преобразовывались к линейному </w:t>
      </w:r>
      <w:r w:rsidR="007A37FF" w:rsidRPr="00A735D9">
        <w:t>виду вид</w:t>
      </w:r>
      <w:r w:rsidR="006231DF" w:rsidRPr="00A735D9">
        <w:t>,</w:t>
      </w:r>
      <w:r w:rsidR="009136BD" w:rsidRPr="00A735D9">
        <w:t xml:space="preserve"> </w:t>
      </w:r>
      <w:r w:rsidRPr="00A735D9">
        <w:t xml:space="preserve">и </w:t>
      </w:r>
      <w:r w:rsidR="009136BD" w:rsidRPr="00A735D9">
        <w:t>и</w:t>
      </w:r>
      <w:r w:rsidR="009136BD">
        <w:t xml:space="preserve">спользовался </w:t>
      </w:r>
      <w:r w:rsidR="009136BD">
        <w:rPr>
          <w:lang w:val="en-US"/>
        </w:rPr>
        <w:t>IQR</w:t>
      </w:r>
      <w:r w:rsidR="009136BD">
        <w:t xml:space="preserve"> фильтр</w:t>
      </w:r>
      <w:r w:rsidR="00DD3C0B">
        <w:t xml:space="preserve"> с </w:t>
      </w:r>
      <w:proofErr w:type="spellStart"/>
      <w:r w:rsidR="00DD3C0B">
        <w:t>межквантильным</w:t>
      </w:r>
      <w:proofErr w:type="spellEnd"/>
      <w:r w:rsidR="00DD3C0B">
        <w:t xml:space="preserve"> разбросом от 25% до </w:t>
      </w:r>
      <w:r w:rsidR="00A735D9">
        <w:t>75% значений</w:t>
      </w:r>
      <w:r w:rsidR="006231DF">
        <w:t xml:space="preserve"> для нахождения</w:t>
      </w:r>
      <w:r w:rsidR="009136BD">
        <w:t xml:space="preserve"> и отбраковки</w:t>
      </w:r>
      <w:r w:rsidR="006231DF">
        <w:t xml:space="preserve"> выброс</w:t>
      </w:r>
      <w:r w:rsidR="009136BD">
        <w:t>ов</w:t>
      </w:r>
      <w:r w:rsidR="00140220">
        <w:t>. Тот же график, после обработки фильтром</w:t>
      </w:r>
      <w:r>
        <w:t>:</w:t>
      </w:r>
    </w:p>
    <w:p w14:paraId="7B18646D" w14:textId="76A3E3C9" w:rsidR="00140220" w:rsidRDefault="00140220" w:rsidP="00140220">
      <w:pPr>
        <w:pStyle w:val="af0"/>
      </w:pPr>
      <w:r w:rsidRPr="00140220">
        <w:drawing>
          <wp:inline distT="0" distB="0" distL="0" distR="0" wp14:anchorId="329EA6A7" wp14:editId="0FCD1030">
            <wp:extent cx="6931025" cy="4851718"/>
            <wp:effectExtent l="0" t="0" r="3175" b="635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0420C7" w14:textId="06E42E14" w:rsidR="00140220" w:rsidRDefault="000811A4" w:rsidP="00C5000C">
      <w:pPr>
        <w:pStyle w:val="a7"/>
      </w:pPr>
      <w:r>
        <w:t xml:space="preserve">Применяя </w:t>
      </w:r>
      <w:commentRangeStart w:id="13"/>
      <w:r>
        <w:t xml:space="preserve">формулу </w:t>
      </w:r>
      <w:commentRangeEnd w:id="13"/>
      <w:r>
        <w:rPr>
          <w:rStyle w:val="af4"/>
          <w:rFonts w:eastAsia="SimSun" w:cstheme="minorBidi"/>
          <w:color w:val="auto"/>
          <w:lang w:eastAsia="en-US"/>
        </w:rPr>
        <w:commentReference w:id="13"/>
      </w:r>
      <w:r>
        <w:t xml:space="preserve">для нахождения  </w:t>
      </w:r>
      <m:oMath>
        <m:r>
          <w:rPr>
            <w:rFonts w:ascii="Cambria Math" w:hAnsi="Cambria Math"/>
            <w:lang w:val="en-US"/>
          </w:rPr>
          <m:t>D</m:t>
        </m:r>
      </m:oMath>
      <w:r>
        <w:t>:</w:t>
      </w:r>
    </w:p>
    <w:p w14:paraId="7AC86059" w14:textId="4C652299" w:rsidR="000811A4" w:rsidRPr="000811A4" w:rsidRDefault="000811A4" w:rsidP="000811A4">
      <w:pPr>
        <w:pStyle w:val="af0"/>
        <w:rPr>
          <w:i/>
        </w:rPr>
      </w:pPr>
      <w:r>
        <w:rPr>
          <w:noProof/>
        </w:rPr>
        <w:lastRenderedPageBreak/>
        <w:drawing>
          <wp:inline distT="0" distB="0" distL="0" distR="0" wp14:anchorId="3D07BE24" wp14:editId="5F96E61D">
            <wp:extent cx="6931025" cy="4851718"/>
            <wp:effectExtent l="0" t="0" r="3175" b="6350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FB37C7" w14:textId="7018A7B7" w:rsidR="00C61528" w:rsidRDefault="00C61528" w:rsidP="00C5000C">
      <w:pPr>
        <w:pStyle w:val="a7"/>
      </w:pPr>
      <w:r>
        <w:t xml:space="preserve">Полученные </w:t>
      </w:r>
      <w:commentRangeStart w:id="14"/>
      <w:r>
        <w:t>очищенные</w:t>
      </w:r>
      <w:commentRangeEnd w:id="14"/>
      <w:r w:rsidR="00EF0AE9">
        <w:rPr>
          <w:rStyle w:val="af4"/>
          <w:rFonts w:eastAsia="SimSun" w:cstheme="minorBidi"/>
          <w:color w:val="auto"/>
          <w:lang w:eastAsia="en-US"/>
        </w:rPr>
        <w:commentReference w:id="14"/>
      </w:r>
      <w:r>
        <w:t xml:space="preserve"> данные использовались для аппроксимации </w:t>
      </w:r>
      <w:commentRangeStart w:id="15"/>
      <w:r>
        <w:t xml:space="preserve">формулой </w:t>
      </w:r>
      <w:commentRangeEnd w:id="15"/>
      <w:r w:rsidR="000811A4">
        <w:rPr>
          <w:rStyle w:val="af4"/>
          <w:rFonts w:eastAsia="SimSun" w:cstheme="minorBidi"/>
          <w:color w:val="auto"/>
          <w:lang w:eastAsia="en-US"/>
        </w:rPr>
        <w:commentReference w:id="15"/>
      </w:r>
      <w:r>
        <w:t xml:space="preserve"> с помощью МНК. Проводилась статистическая оценка полученных коэффициентов уравнения регрессии</w:t>
      </w:r>
      <w:proofErr w:type="gramStart"/>
      <w:r w:rsidR="000811A4">
        <w:t xml:space="preserve">. </w:t>
      </w:r>
      <w:proofErr w:type="gramEnd"/>
      <w:r w:rsidR="000811A4">
        <w:t xml:space="preserve">График зависимости логарифма коэффициента </w:t>
      </w:r>
      <m:oMath>
        <m:r>
          <w:rPr>
            <w:rFonts w:ascii="Cambria Math" w:hAnsi="Cambria Math"/>
            <w:lang w:val="en-US"/>
          </w:rPr>
          <m:t>D</m:t>
        </m:r>
      </m:oMath>
      <w:r w:rsidR="000811A4">
        <w:t xml:space="preserve"> от обратной температуры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 xml:space="preserve">: </w:t>
      </w:r>
    </w:p>
    <w:p w14:paraId="4793F92C" w14:textId="599E7D77" w:rsidR="000811A4" w:rsidRPr="000811A4" w:rsidRDefault="000811A4" w:rsidP="000811A4">
      <w:pPr>
        <w:pStyle w:val="af0"/>
        <w:rPr>
          <w:highlight w:val="yellow"/>
        </w:rPr>
      </w:pPr>
      <w:r>
        <w:rPr>
          <w:noProof/>
        </w:rPr>
        <w:lastRenderedPageBreak/>
        <w:drawing>
          <wp:inline distT="0" distB="0" distL="0" distR="0" wp14:anchorId="26724C8A" wp14:editId="7195F7ED">
            <wp:extent cx="6931025" cy="4851718"/>
            <wp:effectExtent l="0" t="0" r="3175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DF52EA9" w14:textId="3128CB82" w:rsidR="005723DD" w:rsidRDefault="005723DD" w:rsidP="00C5000C">
      <w:pPr>
        <w:pStyle w:val="a7"/>
      </w:pPr>
      <w:r>
        <w:t>Для визуальной оценки ошибки значения приводились к нелинейному виду с наложением аппроксимирующей кривой:</w:t>
      </w:r>
    </w:p>
    <w:p w14:paraId="1730E073" w14:textId="102468AC" w:rsidR="007816BA" w:rsidRDefault="00EF0AE9" w:rsidP="00EF0AE9">
      <w:pPr>
        <w:pStyle w:val="af0"/>
      </w:pPr>
      <w:r>
        <w:rPr>
          <w:noProof/>
        </w:rPr>
        <w:lastRenderedPageBreak/>
        <w:drawing>
          <wp:inline distT="0" distB="0" distL="0" distR="0" wp14:anchorId="760F48B7" wp14:editId="7A076370">
            <wp:extent cx="6931025" cy="4851718"/>
            <wp:effectExtent l="0" t="0" r="3175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931025" cy="485171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1C6518" w14:textId="269D16DC" w:rsidR="00074D20" w:rsidRDefault="00D40047" w:rsidP="00C5000C">
      <w:pPr>
        <w:pStyle w:val="a7"/>
        <w:rPr>
          <w:lang w:val="en-US"/>
        </w:rPr>
      </w:pPr>
      <w:r>
        <w:t>Результаты для</w:t>
      </w:r>
      <w:r>
        <w:rPr>
          <w:lang w:val="en-US"/>
        </w:rPr>
        <w:t xml:space="preserve"> OCM-2: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452"/>
        <w:gridCol w:w="5453"/>
      </w:tblGrid>
      <w:tr w:rsidR="00D40047" w14:paraId="6DAFFF8E" w14:textId="77777777" w:rsidTr="00D40047">
        <w:tc>
          <w:tcPr>
            <w:tcW w:w="5452" w:type="dxa"/>
          </w:tcPr>
          <w:p w14:paraId="721D030E" w14:textId="35E5C882" w:rsidR="00D40047" w:rsidRDefault="00D40047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3DACFF95" wp14:editId="227E5900">
                  <wp:extent cx="5165766" cy="3616036"/>
                  <wp:effectExtent l="0" t="0" r="0" b="3810"/>
                  <wp:docPr id="15" name="Рисунок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165766" cy="36160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5E0B2C51" w14:textId="4AF4D5F4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6471201C" wp14:editId="54B5B3C6">
                  <wp:extent cx="9144000" cy="6400800"/>
                  <wp:effectExtent l="0" t="0" r="0" b="0"/>
                  <wp:docPr id="20" name="Рисунок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2D764AB4" w14:textId="77777777" w:rsidTr="00D40047">
        <w:tc>
          <w:tcPr>
            <w:tcW w:w="5452" w:type="dxa"/>
          </w:tcPr>
          <w:p w14:paraId="13EBEC84" w14:textId="2A7ED316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0ECE6A1F" wp14:editId="62E3C75D">
                  <wp:extent cx="9144000" cy="6400800"/>
                  <wp:effectExtent l="0" t="0" r="0" b="0"/>
                  <wp:docPr id="16" name="Рисунок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5CDD363B" w14:textId="2456F639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2050BA55" wp14:editId="7BD68471">
                  <wp:extent cx="9144000" cy="6400800"/>
                  <wp:effectExtent l="0" t="0" r="0" b="0"/>
                  <wp:docPr id="21" name="Рисунок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7CEE5B98" w14:textId="77777777" w:rsidTr="00D40047">
        <w:tc>
          <w:tcPr>
            <w:tcW w:w="5452" w:type="dxa"/>
          </w:tcPr>
          <w:p w14:paraId="2E1CA9FE" w14:textId="0E5E6C05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bookmarkStart w:id="16" w:name="_GoBack"/>
            <w:r>
              <w:rPr>
                <w:noProof/>
              </w:rPr>
              <w:lastRenderedPageBreak/>
              <w:drawing>
                <wp:inline distT="0" distB="0" distL="0" distR="0" wp14:anchorId="7F16E953" wp14:editId="6980AEE5">
                  <wp:extent cx="9144000" cy="6400800"/>
                  <wp:effectExtent l="0" t="0" r="0" b="0"/>
                  <wp:docPr id="17" name="Рисунок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bookmarkEnd w:id="16"/>
          </w:p>
        </w:tc>
        <w:tc>
          <w:tcPr>
            <w:tcW w:w="5453" w:type="dxa"/>
          </w:tcPr>
          <w:p w14:paraId="1CB23D82" w14:textId="70E89A65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5356FFC3" wp14:editId="5FBB1250">
                  <wp:extent cx="9144000" cy="6400800"/>
                  <wp:effectExtent l="0" t="0" r="0" b="0"/>
                  <wp:docPr id="22" name="Рисунок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603B9C66" w14:textId="77777777" w:rsidTr="00D40047">
        <w:tc>
          <w:tcPr>
            <w:tcW w:w="5452" w:type="dxa"/>
          </w:tcPr>
          <w:p w14:paraId="5F3CDF56" w14:textId="67A7CD66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2976E08C" wp14:editId="5E1D96C2">
                  <wp:extent cx="9144000" cy="6400800"/>
                  <wp:effectExtent l="0" t="0" r="0" b="0"/>
                  <wp:docPr id="18" name="Рисунок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3D50CFAB" w14:textId="656312C4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drawing>
                <wp:inline distT="0" distB="0" distL="0" distR="0" wp14:anchorId="045605D9" wp14:editId="0EEE8771">
                  <wp:extent cx="9144000" cy="6400800"/>
                  <wp:effectExtent l="0" t="0" r="0" b="0"/>
                  <wp:docPr id="23" name="Рисунок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D40047" w14:paraId="14588F99" w14:textId="77777777" w:rsidTr="00D40047">
        <w:tc>
          <w:tcPr>
            <w:tcW w:w="5452" w:type="dxa"/>
          </w:tcPr>
          <w:p w14:paraId="69EBE79E" w14:textId="4A6DFFF8" w:rsidR="00D40047" w:rsidRDefault="00131BD4" w:rsidP="00C5000C">
            <w:pPr>
              <w:pStyle w:val="a7"/>
              <w:ind w:firstLine="0"/>
              <w:rPr>
                <w:lang w:val="en-US"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7FA6239" wp14:editId="618461C7">
                  <wp:extent cx="9144000" cy="6400800"/>
                  <wp:effectExtent l="0" t="0" r="0" b="0"/>
                  <wp:docPr id="19" name="Рисунок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9144000" cy="64008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453" w:type="dxa"/>
          </w:tcPr>
          <w:p w14:paraId="1A218E30" w14:textId="77777777" w:rsidR="00D40047" w:rsidRDefault="00D40047" w:rsidP="00C5000C">
            <w:pPr>
              <w:pStyle w:val="a7"/>
              <w:ind w:firstLine="0"/>
              <w:rPr>
                <w:lang w:val="en-US"/>
              </w:rPr>
            </w:pPr>
          </w:p>
        </w:tc>
      </w:tr>
    </w:tbl>
    <w:p w14:paraId="7382B5C2" w14:textId="77777777" w:rsidR="00D40047" w:rsidRPr="00D40047" w:rsidRDefault="00D40047" w:rsidP="00C5000C">
      <w:pPr>
        <w:pStyle w:val="a7"/>
        <w:rPr>
          <w:lang w:val="en-US"/>
        </w:rPr>
      </w:pPr>
    </w:p>
    <w:p w14:paraId="73A48828" w14:textId="77777777" w:rsidR="004554DB" w:rsidRPr="004554DB" w:rsidRDefault="004554DB" w:rsidP="00925AA8">
      <w:pPr>
        <w:pStyle w:val="a7"/>
      </w:pPr>
    </w:p>
    <w:sectPr w:rsidR="004554DB" w:rsidRPr="004554DB" w:rsidSect="008E44BB">
      <w:pgSz w:w="11906" w:h="16838"/>
      <w:pgMar w:top="426" w:right="424" w:bottom="284" w:left="56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HOME" w:date="2023-12-13T13:47:00Z" w:initials="H">
    <w:p w14:paraId="1D6676CC" w14:textId="5B56FC9C" w:rsidR="00843980" w:rsidRDefault="00843980">
      <w:pPr>
        <w:pStyle w:val="af5"/>
      </w:pPr>
      <w:r>
        <w:rPr>
          <w:rStyle w:val="af4"/>
        </w:rPr>
        <w:annotationRef/>
      </w:r>
      <w:r>
        <w:t>Надо ли уточнять?</w:t>
      </w:r>
    </w:p>
  </w:comment>
  <w:comment w:id="8" w:author="HOME" w:date="2023-12-20T17:30:00Z" w:initials="H">
    <w:p w14:paraId="73958E5C" w14:textId="72643EDD" w:rsidR="00843980" w:rsidRPr="00202D85" w:rsidRDefault="00843980">
      <w:pPr>
        <w:pStyle w:val="af5"/>
      </w:pPr>
      <w:r>
        <w:rPr>
          <w:rStyle w:val="af4"/>
        </w:rPr>
        <w:annotationRef/>
      </w:r>
      <w:r>
        <w:t>Удалить вывод</w:t>
      </w:r>
    </w:p>
  </w:comment>
  <w:comment w:id="9" w:author="HOME" w:date="2023-12-20T17:47:00Z" w:initials="H">
    <w:p w14:paraId="146E7C58" w14:textId="77777777" w:rsidR="00843980" w:rsidRDefault="00843980">
      <w:pPr>
        <w:pStyle w:val="af5"/>
      </w:pPr>
      <w:r>
        <w:rPr>
          <w:rStyle w:val="af4"/>
        </w:rPr>
        <w:annotationRef/>
      </w:r>
      <w:r>
        <w:t xml:space="preserve">Методичка </w:t>
      </w:r>
      <w:proofErr w:type="spellStart"/>
      <w:r>
        <w:t>мгу</w:t>
      </w:r>
      <w:proofErr w:type="spellEnd"/>
    </w:p>
    <w:p w14:paraId="421E3C3D" w14:textId="28A9C81B" w:rsidR="00843980" w:rsidRDefault="00843980">
      <w:pPr>
        <w:pStyle w:val="af5"/>
      </w:pPr>
    </w:p>
  </w:comment>
  <w:comment w:id="11" w:author="HOME" w:date="2023-12-20T13:26:00Z" w:initials="H">
    <w:p w14:paraId="253D677B" w14:textId="245EB37C" w:rsidR="00843980" w:rsidRDefault="00843980">
      <w:pPr>
        <w:pStyle w:val="af5"/>
      </w:pPr>
      <w:r>
        <w:rPr>
          <w:rStyle w:val="af4"/>
        </w:rPr>
        <w:annotationRef/>
      </w:r>
      <w:r>
        <w:t>исправить</w:t>
      </w:r>
    </w:p>
  </w:comment>
  <w:comment w:id="12" w:author="STRANGER" w:date="2023-12-25T20:24:00Z" w:initials="S">
    <w:p w14:paraId="760A285F" w14:textId="77777777" w:rsidR="00810B5D" w:rsidRDefault="00810B5D">
      <w:pPr>
        <w:pStyle w:val="af5"/>
      </w:pPr>
      <w:r>
        <w:rPr>
          <w:rStyle w:val="af4"/>
        </w:rPr>
        <w:annotationRef/>
      </w:r>
      <w:r>
        <w:t>повтор</w:t>
      </w:r>
    </w:p>
    <w:p w14:paraId="36AB6CCE" w14:textId="386AD8C1" w:rsidR="00810B5D" w:rsidRDefault="00810B5D">
      <w:pPr>
        <w:pStyle w:val="af5"/>
      </w:pPr>
    </w:p>
  </w:comment>
  <w:comment w:id="13" w:author="STRANGER" w:date="2023-12-25T20:55:00Z" w:initials="S">
    <w:p w14:paraId="7FF69D57" w14:textId="35E4F7F7" w:rsidR="000811A4" w:rsidRPr="000811A4" w:rsidRDefault="000811A4">
      <w:pPr>
        <w:pStyle w:val="af5"/>
      </w:pPr>
      <w:r>
        <w:rPr>
          <w:rStyle w:val="af4"/>
        </w:rPr>
        <w:annotationRef/>
      </w:r>
      <w:r>
        <w:t>формула</w:t>
      </w:r>
    </w:p>
  </w:comment>
  <w:comment w:id="14" w:author="STRANGER" w:date="2023-12-25T20:58:00Z" w:initials="S">
    <w:p w14:paraId="2B7FADDD" w14:textId="76E759BB" w:rsidR="00EF0AE9" w:rsidRPr="00EF0AE9" w:rsidRDefault="00EF0AE9">
      <w:pPr>
        <w:pStyle w:val="af5"/>
      </w:pPr>
      <w:r>
        <w:rPr>
          <w:rStyle w:val="af4"/>
        </w:rPr>
        <w:annotationRef/>
      </w:r>
      <w:proofErr w:type="gramStart"/>
      <w:r>
        <w:t>нужно  ли</w:t>
      </w:r>
      <w:proofErr w:type="gramEnd"/>
      <w:r>
        <w:t xml:space="preserve"> делать подписи к оси У, ведь находим не </w:t>
      </w:r>
      <w:r>
        <w:rPr>
          <w:lang w:val="en-US"/>
        </w:rPr>
        <w:t>D</w:t>
      </w:r>
      <w:r w:rsidRPr="00EF0AE9">
        <w:t>,</w:t>
      </w:r>
      <w:r>
        <w:t xml:space="preserve"> а некоторую величину ню/</w:t>
      </w:r>
      <w:r>
        <w:rPr>
          <w:lang w:val="en-US"/>
        </w:rPr>
        <w:t>T</w:t>
      </w:r>
      <w:r>
        <w:t>?</w:t>
      </w:r>
    </w:p>
  </w:comment>
  <w:comment w:id="15" w:author="STRANGER" w:date="2023-12-25T20:56:00Z" w:initials="S">
    <w:p w14:paraId="513D31FA" w14:textId="77777777" w:rsidR="000811A4" w:rsidRDefault="000811A4">
      <w:pPr>
        <w:pStyle w:val="af5"/>
      </w:pPr>
      <w:r>
        <w:rPr>
          <w:rStyle w:val="af4"/>
        </w:rPr>
        <w:annotationRef/>
      </w:r>
      <w:r>
        <w:t>формула</w:t>
      </w:r>
    </w:p>
    <w:p w14:paraId="2EA2794E" w14:textId="41C8D917" w:rsidR="000811A4" w:rsidRDefault="000811A4">
      <w:pPr>
        <w:pStyle w:val="af5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D6676CC" w15:done="0"/>
  <w15:commentEx w15:paraId="73958E5C" w15:done="0"/>
  <w15:commentEx w15:paraId="421E3C3D" w15:done="0"/>
  <w15:commentEx w15:paraId="253D677B" w15:done="0"/>
  <w15:commentEx w15:paraId="36AB6CCE" w15:done="0"/>
  <w15:commentEx w15:paraId="7FF69D57" w15:done="0"/>
  <w15:commentEx w15:paraId="2B7FADDD" w15:done="0"/>
  <w15:commentEx w15:paraId="2EA2794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243479" w16cex:dateUtc="2023-12-13T10:47:00Z"/>
  <w16cex:commentExtensible w16cex:durableId="292DA320" w16cex:dateUtc="2023-12-20T14:30:00Z"/>
  <w16cex:commentExtensible w16cex:durableId="292DA747" w16cex:dateUtc="2023-12-20T14:47:00Z"/>
  <w16cex:commentExtensible w16cex:durableId="292D69EC" w16cex:dateUtc="2023-12-20T10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D6676CC" w16cid:durableId="29243479"/>
  <w16cid:commentId w16cid:paraId="73958E5C" w16cid:durableId="292DA320"/>
  <w16cid:commentId w16cid:paraId="421E3C3D" w16cid:durableId="292DA747"/>
  <w16cid:commentId w16cid:paraId="253D677B" w16cid:durableId="292D69EC"/>
  <w16cid:commentId w16cid:paraId="36AB6CCE" w16cid:durableId="29346385"/>
  <w16cid:commentId w16cid:paraId="7FF69D57" w16cid:durableId="29346AB4"/>
  <w16cid:commentId w16cid:paraId="2B7FADDD" w16cid:durableId="29346B8B"/>
  <w16cid:commentId w16cid:paraId="2EA2794E" w16cid:durableId="29346AEB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2DA25B9"/>
    <w:multiLevelType w:val="hybridMultilevel"/>
    <w:tmpl w:val="E66C4376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1" w15:restartNumberingAfterBreak="0">
    <w:nsid w:val="43D03722"/>
    <w:multiLevelType w:val="hybridMultilevel"/>
    <w:tmpl w:val="95C8B1DA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71103CCF"/>
    <w:multiLevelType w:val="multilevel"/>
    <w:tmpl w:val="AFAE2F56"/>
    <w:lvl w:ilvl="0">
      <w:start w:val="1"/>
      <w:numFmt w:val="decimal"/>
      <w:pStyle w:val="2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"/>
      <w:suff w:val="space"/>
      <w:lvlText w:val="%1.%2."/>
      <w:lvlJc w:val="left"/>
      <w:pPr>
        <w:ind w:left="792" w:hanging="432"/>
      </w:pPr>
      <w:rPr>
        <w:rFonts w:hint="default"/>
        <w:i w:val="0"/>
        <w:iCs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2"/>
  </w:num>
  <w:num w:numId="5">
    <w:abstractNumId w:val="1"/>
  </w:num>
  <w:num w:numId="6">
    <w:abstractNumId w:val="0"/>
  </w:num>
  <w:num w:numId="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7507"/>
    <w:rsid w:val="000652AC"/>
    <w:rsid w:val="00074D20"/>
    <w:rsid w:val="000811A4"/>
    <w:rsid w:val="000A3A85"/>
    <w:rsid w:val="000D5FF1"/>
    <w:rsid w:val="000E6923"/>
    <w:rsid w:val="00131BD4"/>
    <w:rsid w:val="00140220"/>
    <w:rsid w:val="001579AD"/>
    <w:rsid w:val="00197870"/>
    <w:rsid w:val="001C6E45"/>
    <w:rsid w:val="00202D85"/>
    <w:rsid w:val="0021161D"/>
    <w:rsid w:val="00276558"/>
    <w:rsid w:val="00282270"/>
    <w:rsid w:val="002C52CF"/>
    <w:rsid w:val="003166DD"/>
    <w:rsid w:val="00352266"/>
    <w:rsid w:val="003B2131"/>
    <w:rsid w:val="003E3C9C"/>
    <w:rsid w:val="003E4B78"/>
    <w:rsid w:val="00431E90"/>
    <w:rsid w:val="00434EB5"/>
    <w:rsid w:val="004554DB"/>
    <w:rsid w:val="004A1A07"/>
    <w:rsid w:val="0053439D"/>
    <w:rsid w:val="00546D06"/>
    <w:rsid w:val="005723DD"/>
    <w:rsid w:val="005A0B11"/>
    <w:rsid w:val="005C069E"/>
    <w:rsid w:val="006231DF"/>
    <w:rsid w:val="007062E5"/>
    <w:rsid w:val="007262F8"/>
    <w:rsid w:val="0074044A"/>
    <w:rsid w:val="007816BA"/>
    <w:rsid w:val="007862F6"/>
    <w:rsid w:val="007A37FF"/>
    <w:rsid w:val="007B3D80"/>
    <w:rsid w:val="007C466A"/>
    <w:rsid w:val="00810B5D"/>
    <w:rsid w:val="00817910"/>
    <w:rsid w:val="00843980"/>
    <w:rsid w:val="008C57DA"/>
    <w:rsid w:val="008E44BB"/>
    <w:rsid w:val="009136BD"/>
    <w:rsid w:val="00925AA8"/>
    <w:rsid w:val="00986EA8"/>
    <w:rsid w:val="00A613A9"/>
    <w:rsid w:val="00A735D9"/>
    <w:rsid w:val="00B14DD4"/>
    <w:rsid w:val="00B3381C"/>
    <w:rsid w:val="00BA6FED"/>
    <w:rsid w:val="00BB3C01"/>
    <w:rsid w:val="00BC6AF7"/>
    <w:rsid w:val="00C03404"/>
    <w:rsid w:val="00C42602"/>
    <w:rsid w:val="00C5000C"/>
    <w:rsid w:val="00C61528"/>
    <w:rsid w:val="00CB4579"/>
    <w:rsid w:val="00CE596B"/>
    <w:rsid w:val="00CF0E89"/>
    <w:rsid w:val="00D21DA6"/>
    <w:rsid w:val="00D25FD3"/>
    <w:rsid w:val="00D27E5F"/>
    <w:rsid w:val="00D40047"/>
    <w:rsid w:val="00D42BB1"/>
    <w:rsid w:val="00D77C3B"/>
    <w:rsid w:val="00D8609A"/>
    <w:rsid w:val="00DD3C0B"/>
    <w:rsid w:val="00E03B4A"/>
    <w:rsid w:val="00E27180"/>
    <w:rsid w:val="00E9658C"/>
    <w:rsid w:val="00EF0AE9"/>
    <w:rsid w:val="00F3277F"/>
    <w:rsid w:val="00F44000"/>
    <w:rsid w:val="00F5543C"/>
    <w:rsid w:val="00FB5A3E"/>
    <w:rsid w:val="00FB75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79E56F6"/>
  <w15:chartTrackingRefBased/>
  <w15:docId w15:val="{BED26399-349C-4F78-BE66-7C8D2326E2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rsid w:val="008C57DA"/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8C57DA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8C57D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4">
    <w:name w:val="Текст выноски Знак"/>
    <w:basedOn w:val="a0"/>
    <w:link w:val="a3"/>
    <w:uiPriority w:val="99"/>
    <w:semiHidden/>
    <w:rsid w:val="008C57DA"/>
    <w:rPr>
      <w:rFonts w:ascii="Segoe UI" w:hAnsi="Segoe UI" w:cs="Segoe UI"/>
      <w:sz w:val="18"/>
      <w:szCs w:val="18"/>
      <w:lang w:val="en-US"/>
    </w:rPr>
  </w:style>
  <w:style w:type="paragraph" w:customStyle="1" w:styleId="a5">
    <w:name w:val="Цитаты"/>
    <w:basedOn w:val="a6"/>
    <w:next w:val="a7"/>
    <w:link w:val="a8"/>
    <w:qFormat/>
    <w:rsid w:val="008C57DA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0"/>
    <w:link w:val="a5"/>
    <w:rsid w:val="008C57DA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7">
    <w:name w:val="Осн. абзац"/>
    <w:basedOn w:val="a6"/>
    <w:link w:val="a9"/>
    <w:qFormat/>
    <w:rsid w:val="008C57DA"/>
    <w:pPr>
      <w:ind w:firstLine="709"/>
    </w:pPr>
    <w:rPr>
      <w:szCs w:val="22"/>
    </w:rPr>
  </w:style>
  <w:style w:type="character" w:customStyle="1" w:styleId="a9">
    <w:name w:val="Осн. абзац Знак"/>
    <w:basedOn w:val="a0"/>
    <w:link w:val="a7"/>
    <w:rsid w:val="008C57DA"/>
    <w:rPr>
      <w:rFonts w:ascii="Times New Roman" w:eastAsia="Times New Roman" w:hAnsi="Times New Roman" w:cs="Times New Roman"/>
      <w:color w:val="000000" w:themeColor="text1"/>
      <w:sz w:val="28"/>
      <w:lang w:eastAsia="ru-RU"/>
    </w:rPr>
  </w:style>
  <w:style w:type="paragraph" w:customStyle="1" w:styleId="a6">
    <w:name w:val="Осн. неаб"/>
    <w:link w:val="aa"/>
    <w:qFormat/>
    <w:rsid w:val="008C57DA"/>
    <w:pPr>
      <w:spacing w:line="360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6"/>
    <w:rsid w:val="008C57DA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">
    <w:name w:val="Заголовок1"/>
    <w:basedOn w:val="a6"/>
    <w:next w:val="a7"/>
    <w:link w:val="10"/>
    <w:qFormat/>
    <w:rsid w:val="008C57DA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0">
    <w:name w:val="Заголовок1 Знак"/>
    <w:basedOn w:val="a9"/>
    <w:link w:val="1"/>
    <w:rsid w:val="008C57DA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8C57DA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">
    <w:name w:val="Заголовок2"/>
    <w:basedOn w:val="a6"/>
    <w:next w:val="a7"/>
    <w:link w:val="20"/>
    <w:qFormat/>
    <w:rsid w:val="008C57DA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0">
    <w:name w:val="Заголовок2 Знак"/>
    <w:basedOn w:val="a9"/>
    <w:link w:val="2"/>
    <w:rsid w:val="008C57DA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8C57DA"/>
  </w:style>
  <w:style w:type="character" w:customStyle="1" w:styleId="ae">
    <w:name w:val="Сноски Знак"/>
    <w:basedOn w:val="af"/>
    <w:link w:val="ac"/>
    <w:rsid w:val="008C57DA"/>
    <w:rPr>
      <w:sz w:val="20"/>
      <w:szCs w:val="20"/>
    </w:rPr>
  </w:style>
  <w:style w:type="paragraph" w:styleId="ad">
    <w:name w:val="footnote text"/>
    <w:basedOn w:val="a"/>
    <w:link w:val="af"/>
    <w:uiPriority w:val="99"/>
    <w:semiHidden/>
    <w:unhideWhenUsed/>
    <w:rsid w:val="008C57DA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0"/>
    <w:link w:val="ad"/>
    <w:uiPriority w:val="99"/>
    <w:semiHidden/>
    <w:rsid w:val="008C57DA"/>
    <w:rPr>
      <w:sz w:val="20"/>
      <w:szCs w:val="20"/>
    </w:rPr>
  </w:style>
  <w:style w:type="paragraph" w:customStyle="1" w:styleId="3">
    <w:name w:val="Заголовок3"/>
    <w:basedOn w:val="a6"/>
    <w:next w:val="a7"/>
    <w:link w:val="30"/>
    <w:autoRedefine/>
    <w:qFormat/>
    <w:rsid w:val="00B14DD4"/>
    <w:pPr>
      <w:keepNext/>
      <w:keepLines/>
      <w:numPr>
        <w:ilvl w:val="1"/>
        <w:numId w:val="4"/>
      </w:numPr>
      <w:outlineLvl w:val="2"/>
    </w:pPr>
    <w:rPr>
      <w:b/>
      <w:sz w:val="32"/>
      <w:szCs w:val="36"/>
    </w:rPr>
  </w:style>
  <w:style w:type="character" w:customStyle="1" w:styleId="30">
    <w:name w:val="Заголовок3 Знак"/>
    <w:basedOn w:val="a9"/>
    <w:link w:val="3"/>
    <w:rsid w:val="00B14DD4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"/>
    <w:next w:val="a7"/>
    <w:link w:val="af1"/>
    <w:qFormat/>
    <w:rsid w:val="008C57DA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0"/>
    <w:link w:val="af0"/>
    <w:rsid w:val="008C57DA"/>
  </w:style>
  <w:style w:type="character" w:customStyle="1" w:styleId="40">
    <w:name w:val="Заголовок 4 Знак"/>
    <w:basedOn w:val="a0"/>
    <w:link w:val="4"/>
    <w:uiPriority w:val="9"/>
    <w:semiHidden/>
    <w:rsid w:val="008C57DA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0">
    <w:name w:val="Заголовок 5 Знак"/>
    <w:basedOn w:val="a0"/>
    <w:link w:val="5"/>
    <w:uiPriority w:val="9"/>
    <w:semiHidden/>
    <w:rsid w:val="008C57DA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0"/>
    <w:link w:val="6"/>
    <w:uiPriority w:val="9"/>
    <w:semiHidden/>
    <w:rsid w:val="008C57DA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0"/>
    <w:link w:val="7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0"/>
    <w:link w:val="8"/>
    <w:uiPriority w:val="9"/>
    <w:semiHidden/>
    <w:rsid w:val="008C57DA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0"/>
    <w:link w:val="9"/>
    <w:uiPriority w:val="9"/>
    <w:semiHidden/>
    <w:rsid w:val="008C57DA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"/>
    <w:next w:val="a"/>
    <w:uiPriority w:val="35"/>
    <w:semiHidden/>
    <w:unhideWhenUsed/>
    <w:qFormat/>
    <w:rsid w:val="008C57DA"/>
    <w:pPr>
      <w:keepLines/>
      <w:spacing w:after="0" w:line="360" w:lineRule="auto"/>
      <w:jc w:val="center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"/>
    <w:uiPriority w:val="34"/>
    <w:qFormat/>
    <w:rsid w:val="008C57DA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character" w:styleId="af4">
    <w:name w:val="annotation reference"/>
    <w:basedOn w:val="a0"/>
    <w:uiPriority w:val="99"/>
    <w:semiHidden/>
    <w:unhideWhenUsed/>
    <w:rsid w:val="00986EA8"/>
    <w:rPr>
      <w:sz w:val="16"/>
      <w:szCs w:val="16"/>
    </w:rPr>
  </w:style>
  <w:style w:type="paragraph" w:styleId="af5">
    <w:name w:val="annotation text"/>
    <w:basedOn w:val="a"/>
    <w:link w:val="af6"/>
    <w:uiPriority w:val="99"/>
    <w:unhideWhenUsed/>
    <w:rsid w:val="00986EA8"/>
    <w:pPr>
      <w:spacing w:line="240" w:lineRule="auto"/>
    </w:pPr>
    <w:rPr>
      <w:sz w:val="20"/>
      <w:szCs w:val="20"/>
    </w:rPr>
  </w:style>
  <w:style w:type="character" w:customStyle="1" w:styleId="af6">
    <w:name w:val="Текст примечания Знак"/>
    <w:basedOn w:val="a0"/>
    <w:link w:val="af5"/>
    <w:uiPriority w:val="99"/>
    <w:rsid w:val="00986EA8"/>
    <w:rPr>
      <w:sz w:val="20"/>
      <w:szCs w:val="20"/>
    </w:rPr>
  </w:style>
  <w:style w:type="paragraph" w:styleId="af7">
    <w:name w:val="annotation subject"/>
    <w:basedOn w:val="af5"/>
    <w:next w:val="af5"/>
    <w:link w:val="af8"/>
    <w:uiPriority w:val="99"/>
    <w:semiHidden/>
    <w:unhideWhenUsed/>
    <w:rsid w:val="00434EB5"/>
    <w:rPr>
      <w:b/>
      <w:bCs/>
    </w:rPr>
  </w:style>
  <w:style w:type="character" w:customStyle="1" w:styleId="af8">
    <w:name w:val="Тема примечания Знак"/>
    <w:basedOn w:val="af6"/>
    <w:link w:val="af7"/>
    <w:uiPriority w:val="99"/>
    <w:semiHidden/>
    <w:rsid w:val="00434EB5"/>
    <w:rPr>
      <w:b/>
      <w:bCs/>
      <w:sz w:val="20"/>
      <w:szCs w:val="20"/>
    </w:rPr>
  </w:style>
  <w:style w:type="table" w:styleId="af9">
    <w:name w:val="Table Grid"/>
    <w:basedOn w:val="a1"/>
    <w:uiPriority w:val="39"/>
    <w:rsid w:val="008E44B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a">
    <w:name w:val="Placeholder Text"/>
    <w:basedOn w:val="a0"/>
    <w:uiPriority w:val="99"/>
    <w:semiHidden/>
    <w:rsid w:val="000E6923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89097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8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55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047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image" Target="media/image5.png"/><Relationship Id="rId18" Type="http://schemas.openxmlformats.org/officeDocument/2006/relationships/image" Target="media/image10.jpeg"/><Relationship Id="rId26" Type="http://schemas.openxmlformats.org/officeDocument/2006/relationships/image" Target="media/image18.jpeg"/><Relationship Id="rId3" Type="http://schemas.openxmlformats.org/officeDocument/2006/relationships/styles" Target="styles.xml"/><Relationship Id="rId21" Type="http://schemas.openxmlformats.org/officeDocument/2006/relationships/image" Target="media/image13.jpeg"/><Relationship Id="rId7" Type="http://schemas.openxmlformats.org/officeDocument/2006/relationships/comments" Target="comments.xml"/><Relationship Id="rId12" Type="http://schemas.openxmlformats.org/officeDocument/2006/relationships/image" Target="media/image4.png"/><Relationship Id="rId17" Type="http://schemas.openxmlformats.org/officeDocument/2006/relationships/image" Target="media/image9.jpeg"/><Relationship Id="rId25" Type="http://schemas.openxmlformats.org/officeDocument/2006/relationships/image" Target="media/image17.jpeg"/><Relationship Id="rId2" Type="http://schemas.openxmlformats.org/officeDocument/2006/relationships/numbering" Target="numbering.xml"/><Relationship Id="rId16" Type="http://schemas.openxmlformats.org/officeDocument/2006/relationships/image" Target="media/image8.jpeg"/><Relationship Id="rId20" Type="http://schemas.openxmlformats.org/officeDocument/2006/relationships/image" Target="media/image12.jpeg"/><Relationship Id="rId29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image" Target="media/image3.png"/><Relationship Id="rId24" Type="http://schemas.openxmlformats.org/officeDocument/2006/relationships/image" Target="media/image16.jpeg"/><Relationship Id="rId32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image" Target="media/image7.jpeg"/><Relationship Id="rId23" Type="http://schemas.openxmlformats.org/officeDocument/2006/relationships/image" Target="media/image15.jpe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jpe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4" Type="http://schemas.openxmlformats.org/officeDocument/2006/relationships/image" Target="media/image6.jpeg"/><Relationship Id="rId22" Type="http://schemas.openxmlformats.org/officeDocument/2006/relationships/image" Target="media/image14.jpeg"/><Relationship Id="rId27" Type="http://schemas.openxmlformats.org/officeDocument/2006/relationships/image" Target="media/image19.jpeg"/><Relationship Id="rId30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5FC8823E0A54494980FC9403FFF6997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453301A-C30E-4CA8-80C3-FBBAA06ABEE4}"/>
      </w:docPartPr>
      <w:docPartBody>
        <w:p w:rsidR="008E54E6" w:rsidRDefault="00CA7B47" w:rsidP="00CA7B47">
          <w:pPr>
            <w:pStyle w:val="5FC8823E0A54494980FC9403FFF6997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F4A83F020C4F5D9465776321D3379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BC68B17-A29F-45E4-8C81-CA826FDB3C07}"/>
      </w:docPartPr>
      <w:docPartBody>
        <w:p w:rsidR="008E54E6" w:rsidRDefault="00CA7B47" w:rsidP="00CA7B47">
          <w:pPr>
            <w:pStyle w:val="A1F4A83F020C4F5D9465776321D33798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A7B47"/>
    <w:rsid w:val="00084F54"/>
    <w:rsid w:val="007D6BD6"/>
    <w:rsid w:val="008254A4"/>
    <w:rsid w:val="008E54E6"/>
    <w:rsid w:val="00CA7B47"/>
    <w:rsid w:val="00D930D5"/>
    <w:rsid w:val="00DB4C74"/>
    <w:rsid w:val="00E41FDD"/>
    <w:rsid w:val="00F36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363C3"/>
    <w:rPr>
      <w:color w:val="808080"/>
    </w:rPr>
  </w:style>
  <w:style w:type="paragraph" w:customStyle="1" w:styleId="5FC8823E0A54494980FC9403FFF6997B">
    <w:name w:val="5FC8823E0A54494980FC9403FFF6997B"/>
    <w:rsid w:val="00CA7B47"/>
  </w:style>
  <w:style w:type="paragraph" w:customStyle="1" w:styleId="A1F4A83F020C4F5D9465776321D33798">
    <w:name w:val="A1F4A83F020C4F5D9465776321D33798"/>
    <w:rsid w:val="00CA7B47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553D315-9F2C-4C8D-8FC5-2CD184B9B5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15</TotalTime>
  <Pages>23</Pages>
  <Words>8905</Words>
  <Characters>50759</Characters>
  <Application>Microsoft Office Word</Application>
  <DocSecurity>0</DocSecurity>
  <Lines>422</Lines>
  <Paragraphs>11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5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33</cp:revision>
  <dcterms:created xsi:type="dcterms:W3CDTF">2023-12-13T10:20:00Z</dcterms:created>
  <dcterms:modified xsi:type="dcterms:W3CDTF">2023-12-25T18:18:00Z</dcterms:modified>
</cp:coreProperties>
</file>